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7777777" w:rsidR="00BE3995" w:rsidRDefault="00BE3995" w:rsidP="00BE3995">
      <w:pPr>
        <w:pStyle w:val="Ondertitel"/>
        <w:jc w:val="center"/>
      </w:pPr>
    </w:p>
    <w:p w14:paraId="6ED416F2" w14:textId="77777777" w:rsidR="00BE3995" w:rsidRDefault="00BE3995" w:rsidP="00BE3995">
      <w:pPr>
        <w:pStyle w:val="Ondertitel"/>
        <w:jc w:val="center"/>
      </w:pPr>
    </w:p>
    <w:p w14:paraId="59812E69" w14:textId="77777777" w:rsidR="00BE3995" w:rsidRDefault="00BE3995" w:rsidP="00BE3995">
      <w:pPr>
        <w:pStyle w:val="Ondertitel"/>
        <w:jc w:val="center"/>
      </w:pPr>
    </w:p>
    <w:p w14:paraId="4BDE4C95" w14:textId="39A38F20" w:rsidR="00BE3995" w:rsidRPr="00260ECF" w:rsidRDefault="00260ECF" w:rsidP="00260ECF">
      <w:pPr>
        <w:pStyle w:val="Titel"/>
        <w:jc w:val="center"/>
        <w:rPr>
          <w:i/>
        </w:rPr>
      </w:pPr>
      <w:r w:rsidRPr="00260ECF">
        <w:rPr>
          <w:i/>
        </w:rPr>
        <w:t>DRAFT</w:t>
      </w:r>
    </w:p>
    <w:p w14:paraId="2A2CD330" w14:textId="77777777" w:rsidR="00BE3995" w:rsidRDefault="00BE3995" w:rsidP="00BE3995">
      <w:pPr>
        <w:pStyle w:val="Ondertitel"/>
        <w:jc w:val="center"/>
      </w:pPr>
    </w:p>
    <w:p w14:paraId="14AE90DD" w14:textId="5805B6CB" w:rsidR="00BE3995" w:rsidRDefault="00FB7818" w:rsidP="00BE3995">
      <w:pPr>
        <w:pStyle w:val="Ondertitel"/>
        <w:jc w:val="center"/>
      </w:pPr>
      <w:r>
        <w:t>Master thesis report</w:t>
      </w:r>
      <w:r w:rsidR="00BE3995">
        <w:t xml:space="preserve"> for </w:t>
      </w:r>
      <w:r>
        <w:t xml:space="preserve">the </w:t>
      </w:r>
      <w:r w:rsidR="00BE3995">
        <w:t>MSc Embedded Systems</w:t>
      </w:r>
    </w:p>
    <w:p w14:paraId="07F81926" w14:textId="77777777" w:rsidR="00BE3995" w:rsidRDefault="00BE3995" w:rsidP="00BE3995">
      <w:pPr>
        <w:pStyle w:val="Ondertitel"/>
        <w:jc w:val="center"/>
      </w:pPr>
      <w:r>
        <w:t>TU Delft – Interactive Intelligence</w:t>
      </w:r>
    </w:p>
    <w:p w14:paraId="53E97662" w14:textId="77777777" w:rsidR="00BE3995" w:rsidRPr="008032E0" w:rsidRDefault="00BE3995" w:rsidP="00BE3995">
      <w:pPr>
        <w:pStyle w:val="Ondertitel"/>
        <w:jc w:val="center"/>
      </w:pPr>
    </w:p>
    <w:p w14:paraId="3E6F748E" w14:textId="179E2F9D" w:rsidR="00BE3995" w:rsidRDefault="00DE715C" w:rsidP="00BE3995">
      <w:pPr>
        <w:pStyle w:val="Titel"/>
        <w:jc w:val="center"/>
        <w:rPr>
          <w:sz w:val="52"/>
        </w:rPr>
      </w:pPr>
      <w:r>
        <w:rPr>
          <w:sz w:val="52"/>
        </w:rPr>
        <w:t xml:space="preserve">User valued smart reminders: </w:t>
      </w:r>
      <w:r w:rsidR="00BE3995" w:rsidRPr="001E492B">
        <w:rPr>
          <w:sz w:val="52"/>
        </w:rPr>
        <w:t>Finding Appropriate Moments for Support in Socially Adaptive Electronic Partners</w:t>
      </w:r>
    </w:p>
    <w:p w14:paraId="54D73517" w14:textId="77777777" w:rsidR="00BE3995" w:rsidRPr="001E492B" w:rsidRDefault="00BE3995" w:rsidP="00BE3995">
      <w:pPr>
        <w:pStyle w:val="Titel"/>
        <w:jc w:val="center"/>
        <w:rPr>
          <w:sz w:val="52"/>
        </w:rPr>
      </w:pPr>
    </w:p>
    <w:p w14:paraId="34F240D6" w14:textId="77777777" w:rsidR="00DD542C" w:rsidRDefault="00BE3995" w:rsidP="00BE3995">
      <w:pPr>
        <w:pStyle w:val="Auteur"/>
        <w:pBdr>
          <w:bottom w:val="none" w:sz="0" w:space="0" w:color="auto"/>
        </w:pBdr>
        <w:jc w:val="center"/>
      </w:pPr>
      <w:r>
        <w:t xml:space="preserve">Remy Kabel </w:t>
      </w:r>
    </w:p>
    <w:p w14:paraId="4634E1D1" w14:textId="10D1FD89" w:rsidR="00DD542C" w:rsidRDefault="00DD542C" w:rsidP="00BE3995">
      <w:pPr>
        <w:pStyle w:val="Auteur"/>
        <w:pBdr>
          <w:bottom w:val="none" w:sz="0" w:space="0" w:color="auto"/>
        </w:pBdr>
        <w:jc w:val="center"/>
      </w:pPr>
      <w:r>
        <w:t>4132165</w:t>
      </w:r>
    </w:p>
    <w:p w14:paraId="75C7E610" w14:textId="77777777" w:rsidR="00DD542C" w:rsidRDefault="00DD542C" w:rsidP="00BE3995">
      <w:pPr>
        <w:pStyle w:val="Auteur"/>
        <w:pBdr>
          <w:bottom w:val="none" w:sz="0" w:space="0" w:color="auto"/>
        </w:pBdr>
        <w:jc w:val="center"/>
      </w:pPr>
    </w:p>
    <w:p w14:paraId="5F1C9476" w14:textId="413D4BA1" w:rsidR="00BE3995" w:rsidRDefault="00DD542C" w:rsidP="00BE3995">
      <w:pPr>
        <w:pStyle w:val="Auteur"/>
        <w:pBdr>
          <w:bottom w:val="none" w:sz="0" w:space="0" w:color="auto"/>
        </w:pBdr>
        <w:jc w:val="center"/>
      </w:pPr>
      <w:r>
        <w:t>Supervised by:</w:t>
      </w:r>
      <w:r>
        <w:br/>
      </w:r>
      <w:r w:rsidR="00BE3995">
        <w:t>Dr. M. Birna van Riemsdijk</w:t>
      </w:r>
      <w:r w:rsidR="00C00419">
        <w:br/>
        <w:t>Dr. Myrthe Tielman</w:t>
      </w:r>
    </w:p>
    <w:p w14:paraId="66785C4A" w14:textId="77777777" w:rsidR="00BE3995" w:rsidRDefault="00BE3995" w:rsidP="00BE3995">
      <w:pPr>
        <w:pStyle w:val="Auteur"/>
        <w:pBdr>
          <w:bottom w:val="none" w:sz="0" w:space="0" w:color="auto"/>
        </w:pBdr>
        <w:jc w:val="center"/>
      </w:pPr>
    </w:p>
    <w:p w14:paraId="32797287" w14:textId="77777777" w:rsidR="00BE3995" w:rsidRDefault="00BE3995" w:rsidP="00BE3995">
      <w:pPr>
        <w:pStyle w:val="Auteur"/>
        <w:pBdr>
          <w:bottom w:val="none" w:sz="0" w:space="0" w:color="auto"/>
        </w:pBdr>
        <w:jc w:val="center"/>
      </w:pPr>
    </w:p>
    <w:p w14:paraId="782B713E" w14:textId="77777777" w:rsidR="00BE3995" w:rsidRDefault="00BE3995" w:rsidP="00BE3995">
      <w:pPr>
        <w:pStyle w:val="Auteur"/>
        <w:pBdr>
          <w:bottom w:val="none" w:sz="0" w:space="0" w:color="auto"/>
        </w:pBdr>
        <w:jc w:val="center"/>
      </w:pPr>
    </w:p>
    <w:p w14:paraId="35A44D50" w14:textId="77777777" w:rsidR="00BE3995" w:rsidRDefault="00BE3995" w:rsidP="00BE3995">
      <w:pPr>
        <w:pStyle w:val="Auteur"/>
        <w:pBdr>
          <w:bottom w:val="none" w:sz="0" w:space="0" w:color="auto"/>
        </w:pBdr>
        <w:jc w:val="center"/>
      </w:pPr>
    </w:p>
    <w:p w14:paraId="7B36BE37" w14:textId="77777777" w:rsidR="00BE3995" w:rsidRDefault="00BE3995" w:rsidP="00BE3995">
      <w:pPr>
        <w:pStyle w:val="Auteur"/>
        <w:pBdr>
          <w:bottom w:val="none" w:sz="0" w:space="0" w:color="auto"/>
        </w:pBdr>
        <w:jc w:val="center"/>
      </w:pPr>
    </w:p>
    <w:p w14:paraId="7E2C411B" w14:textId="77777777" w:rsidR="00BE3995" w:rsidRDefault="00BE3995" w:rsidP="00BE3995">
      <w:pPr>
        <w:pStyle w:val="Auteur"/>
        <w:pBdr>
          <w:bottom w:val="none" w:sz="0" w:space="0" w:color="auto"/>
        </w:pBdr>
        <w:jc w:val="center"/>
      </w:pPr>
    </w:p>
    <w:p w14:paraId="02CAB634" w14:textId="77777777" w:rsidR="00BE3995" w:rsidRDefault="00BE3995" w:rsidP="00BE3995">
      <w:pPr>
        <w:pStyle w:val="Auteur"/>
        <w:pBdr>
          <w:bottom w:val="none" w:sz="0" w:space="0" w:color="auto"/>
        </w:pBdr>
        <w:jc w:val="center"/>
      </w:pPr>
    </w:p>
    <w:p w14:paraId="35BC9314" w14:textId="77777777" w:rsidR="00BE3995" w:rsidRDefault="00BE3995" w:rsidP="00BE3995">
      <w:pPr>
        <w:pStyle w:val="Auteur"/>
        <w:pBdr>
          <w:bottom w:val="none" w:sz="0" w:space="0" w:color="auto"/>
        </w:pBdr>
        <w:jc w:val="center"/>
      </w:pPr>
    </w:p>
    <w:p w14:paraId="28AD8608" w14:textId="2A95518F" w:rsidR="00BE3995" w:rsidRDefault="00BE3995" w:rsidP="00BE3995">
      <w:pPr>
        <w:pStyle w:val="Auteur"/>
        <w:pBdr>
          <w:bottom w:val="none" w:sz="0" w:space="0" w:color="auto"/>
        </w:pBdr>
        <w:jc w:val="center"/>
      </w:pPr>
    </w:p>
    <w:p w14:paraId="07443096" w14:textId="77777777" w:rsidR="00BE3995" w:rsidRDefault="00BE3995" w:rsidP="00BE3995">
      <w:pPr>
        <w:pStyle w:val="Auteur"/>
        <w:pBdr>
          <w:bottom w:val="none" w:sz="0" w:space="0" w:color="auto"/>
        </w:pBdr>
        <w:jc w:val="center"/>
      </w:pPr>
    </w:p>
    <w:p w14:paraId="5E089653" w14:textId="77777777" w:rsidR="00BE3995" w:rsidRDefault="00BE3995" w:rsidP="00BE3995">
      <w:pPr>
        <w:pStyle w:val="Auteur"/>
        <w:pBdr>
          <w:bottom w:val="none" w:sz="0" w:space="0" w:color="auto"/>
        </w:pBdr>
        <w:jc w:val="center"/>
      </w:pPr>
    </w:p>
    <w:p w14:paraId="0A7BD1F6" w14:textId="77777777" w:rsidR="00BE3995" w:rsidRDefault="00BE3995" w:rsidP="00BE3995">
      <w:pPr>
        <w:pStyle w:val="Auteur"/>
        <w:pBdr>
          <w:bottom w:val="none" w:sz="0" w:space="0" w:color="auto"/>
        </w:pBdr>
        <w:jc w:val="center"/>
      </w:pPr>
    </w:p>
    <w:p w14:paraId="4B327BBF" w14:textId="77777777" w:rsidR="00BE3995" w:rsidRDefault="00BE3995" w:rsidP="00BE3995">
      <w:pPr>
        <w:pStyle w:val="Auteur"/>
        <w:pBdr>
          <w:bottom w:val="none" w:sz="0" w:space="0" w:color="auto"/>
        </w:pBdr>
        <w:jc w:val="center"/>
      </w:pPr>
    </w:p>
    <w:p w14:paraId="6AC21CC2" w14:textId="77777777" w:rsidR="00BE3995" w:rsidRDefault="00BE3995" w:rsidP="00BE3995">
      <w:pPr>
        <w:pStyle w:val="Auteur"/>
        <w:pBdr>
          <w:bottom w:val="none" w:sz="0" w:space="0" w:color="auto"/>
        </w:pBdr>
        <w:jc w:val="center"/>
      </w:pPr>
    </w:p>
    <w:p w14:paraId="3D29AB24" w14:textId="77777777" w:rsidR="00BE3995" w:rsidRDefault="00BE3995" w:rsidP="00BE3995">
      <w:pPr>
        <w:pStyle w:val="Auteur"/>
        <w:pBdr>
          <w:bottom w:val="none" w:sz="0" w:space="0" w:color="auto"/>
        </w:pBdr>
        <w:jc w:val="center"/>
      </w:pPr>
    </w:p>
    <w:p w14:paraId="029765B7" w14:textId="77777777" w:rsidR="00BE3995" w:rsidRDefault="00BE3995" w:rsidP="00BE3995">
      <w:pPr>
        <w:pStyle w:val="Auteur"/>
        <w:pBdr>
          <w:bottom w:val="none" w:sz="0" w:space="0" w:color="auto"/>
        </w:pBdr>
        <w:jc w:val="center"/>
      </w:pPr>
    </w:p>
    <w:p w14:paraId="0525C499" w14:textId="77777777" w:rsidR="00BE3995" w:rsidRDefault="00BE3995" w:rsidP="00BE3995">
      <w:pPr>
        <w:pStyle w:val="Auteur"/>
        <w:pBdr>
          <w:bottom w:val="none" w:sz="0" w:space="0" w:color="auto"/>
        </w:pBdr>
        <w:jc w:val="center"/>
      </w:pPr>
    </w:p>
    <w:p w14:paraId="14F3CE05" w14:textId="77777777" w:rsidR="00BE3995" w:rsidRDefault="00BE3995" w:rsidP="00BE3995">
      <w:pPr>
        <w:pStyle w:val="Auteur"/>
        <w:pBdr>
          <w:bottom w:val="none" w:sz="0" w:space="0" w:color="auto"/>
        </w:pBdr>
        <w:jc w:val="center"/>
      </w:pPr>
    </w:p>
    <w:p w14:paraId="68335545" w14:textId="77777777" w:rsidR="00BE3995" w:rsidRDefault="00BE3995" w:rsidP="00BE3995">
      <w:pPr>
        <w:pStyle w:val="Auteur"/>
        <w:pBdr>
          <w:bottom w:val="none" w:sz="0" w:space="0" w:color="auto"/>
        </w:pBdr>
        <w:jc w:val="center"/>
      </w:pPr>
    </w:p>
    <w:p w14:paraId="145B2341" w14:textId="77777777" w:rsidR="00BE3995" w:rsidRDefault="00BE3995" w:rsidP="00BE3995">
      <w:pPr>
        <w:pStyle w:val="Auteur"/>
        <w:pBdr>
          <w:bottom w:val="none" w:sz="0" w:space="0" w:color="auto"/>
        </w:pBdr>
        <w:jc w:val="center"/>
      </w:pPr>
    </w:p>
    <w:p w14:paraId="0764350E" w14:textId="7B6804BA" w:rsidR="00BE3995" w:rsidRPr="007177DD" w:rsidRDefault="00FB7818" w:rsidP="00BE3995">
      <w:pPr>
        <w:pStyle w:val="Auteur"/>
        <w:pBdr>
          <w:bottom w:val="none" w:sz="0" w:space="0" w:color="auto"/>
        </w:pBdr>
        <w:jc w:val="center"/>
      </w:pPr>
      <w:r>
        <w:fldChar w:fldCharType="begin"/>
      </w:r>
      <w:r>
        <w:rPr>
          <w:lang w:val="nl-NL"/>
        </w:rPr>
        <w:instrText xml:space="preserve"> TIME \@ "dd-MM-yyyy" </w:instrText>
      </w:r>
      <w:r>
        <w:fldChar w:fldCharType="separate"/>
      </w:r>
      <w:r w:rsidR="00E41B9D">
        <w:rPr>
          <w:noProof/>
          <w:lang w:val="nl-NL"/>
        </w:rPr>
        <w:t>09-01-2019</w:t>
      </w:r>
      <w:r>
        <w:fldChar w:fldCharType="end"/>
      </w:r>
    </w:p>
    <w:p w14:paraId="195F4D28" w14:textId="77777777" w:rsidR="00D37C5E" w:rsidRPr="008032E0" w:rsidRDefault="00D37C5E" w:rsidP="00D37C5E">
      <w:pPr>
        <w:pStyle w:val="Kop1"/>
        <w:numPr>
          <w:ilvl w:val="0"/>
          <w:numId w:val="0"/>
        </w:numPr>
      </w:pPr>
      <w:bookmarkStart w:id="0" w:name="_Toc530673714"/>
      <w:r>
        <w:lastRenderedPageBreak/>
        <w:t>Abstract</w:t>
      </w:r>
      <w:bookmarkEnd w:id="0"/>
    </w:p>
    <w:p w14:paraId="4B67033C" w14:textId="375BD3A7" w:rsidR="00D37C5E" w:rsidRDefault="008671FC" w:rsidP="008671FC">
      <w:pPr>
        <w:rPr>
          <w:rFonts w:asciiTheme="majorHAnsi" w:eastAsiaTheme="majorEastAsia" w:hAnsiTheme="majorHAnsi" w:cstheme="majorBidi"/>
          <w:sz w:val="56"/>
          <w:szCs w:val="32"/>
        </w:rPr>
      </w:pPr>
      <w:r w:rsidRPr="008671FC">
        <w:t>This project will focus on finding what defines an appropriate moment in regards to providing support through a Socially Adaptive Electronic Partner (SAEP). We focus specifically on designing a dynamic, smart notification system. To determine the most ideal moment for a notification, in this project we investigate how knowledge about user values can be used for this. The idea is then that ideality is determined through the effects of interruption on user values, as defined by the (expected) gains (from remembering to do the task) and losses (from being interrupted) in user values. To achieve this, we combine existing knowledge of activity prediction models and value based design. In summary, the main research question of the thesis is as such: "How can existing smart reminder systems be extended to incorporate user values to provide appropriately timed supportive feedback and thereby increase the user values.”</w:t>
      </w:r>
      <w:r w:rsidR="00D37C5E">
        <w:br w:type="page"/>
      </w:r>
    </w:p>
    <w:p w14:paraId="08691AC0" w14:textId="2F58A667" w:rsidR="0023772C" w:rsidRPr="008032E0" w:rsidRDefault="00D37C5E" w:rsidP="00F5513D">
      <w:pPr>
        <w:pStyle w:val="Kop1"/>
        <w:numPr>
          <w:ilvl w:val="0"/>
          <w:numId w:val="0"/>
        </w:numPr>
      </w:pPr>
      <w:bookmarkStart w:id="1" w:name="_Toc530673715"/>
      <w:r>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14:paraId="766EC13D" w14:textId="77777777" w:rsidTr="00D37C5E">
        <w:tc>
          <w:tcPr>
            <w:tcW w:w="1980" w:type="dxa"/>
            <w:shd w:val="clear" w:color="auto" w:fill="auto"/>
          </w:tcPr>
          <w:p w14:paraId="3DE010D1" w14:textId="11F835FA" w:rsidR="006400C2" w:rsidRPr="006400C2" w:rsidRDefault="006400C2">
            <w:pPr>
              <w:jc w:val="left"/>
              <w:rPr>
                <w:b/>
              </w:rPr>
            </w:pPr>
            <w:r>
              <w:rPr>
                <w:b/>
              </w:rPr>
              <w:t>Term</w:t>
            </w:r>
          </w:p>
        </w:tc>
        <w:tc>
          <w:tcPr>
            <w:tcW w:w="7239" w:type="dxa"/>
            <w:shd w:val="clear" w:color="auto" w:fill="auto"/>
          </w:tcPr>
          <w:p w14:paraId="57F1E86F" w14:textId="7A3B7230" w:rsidR="006400C2" w:rsidRPr="006400C2" w:rsidRDefault="006400C2">
            <w:pPr>
              <w:jc w:val="left"/>
              <w:rPr>
                <w:b/>
              </w:rPr>
            </w:pPr>
            <w:r>
              <w:rPr>
                <w:b/>
              </w:rPr>
              <w:t>Description</w:t>
            </w:r>
          </w:p>
        </w:tc>
      </w:tr>
      <w:tr w:rsidR="00D37C5E" w14:paraId="4E4CD79D" w14:textId="77777777" w:rsidTr="00D37C5E">
        <w:tc>
          <w:tcPr>
            <w:tcW w:w="1980" w:type="dxa"/>
            <w:shd w:val="clear" w:color="auto" w:fill="auto"/>
          </w:tcPr>
          <w:p w14:paraId="79BBF019" w14:textId="2477C671" w:rsidR="00D37C5E" w:rsidRDefault="00D37C5E">
            <w:pPr>
              <w:jc w:val="left"/>
            </w:pPr>
            <w:r>
              <w:t>ADL</w:t>
            </w:r>
          </w:p>
        </w:tc>
        <w:tc>
          <w:tcPr>
            <w:tcW w:w="7239" w:type="dxa"/>
            <w:shd w:val="clear" w:color="auto" w:fill="auto"/>
          </w:tcPr>
          <w:p w14:paraId="39F6DB6E" w14:textId="22049FBD" w:rsidR="00D37C5E" w:rsidRDefault="00D37C5E">
            <w:pPr>
              <w:jc w:val="left"/>
            </w:pPr>
            <w:r>
              <w:t>Activities of daily living</w:t>
            </w:r>
          </w:p>
        </w:tc>
      </w:tr>
      <w:tr w:rsidR="00D37C5E" w14:paraId="5CEDB7FE" w14:textId="77777777" w:rsidTr="00D37C5E">
        <w:tc>
          <w:tcPr>
            <w:tcW w:w="1980" w:type="dxa"/>
            <w:shd w:val="clear" w:color="auto" w:fill="auto"/>
          </w:tcPr>
          <w:p w14:paraId="71A8AE76" w14:textId="77777777" w:rsidR="00D37C5E" w:rsidRDefault="006400C2">
            <w:pPr>
              <w:jc w:val="left"/>
            </w:pPr>
            <w:r>
              <w:t>SAEP</w:t>
            </w:r>
          </w:p>
          <w:p w14:paraId="74F874E7" w14:textId="25122B65" w:rsidR="00225D94" w:rsidRDefault="00225D94">
            <w:pPr>
              <w:jc w:val="left"/>
            </w:pPr>
            <w:r>
              <w:t>Middleware</w:t>
            </w:r>
          </w:p>
        </w:tc>
        <w:tc>
          <w:tcPr>
            <w:tcW w:w="7239" w:type="dxa"/>
            <w:shd w:val="clear" w:color="auto" w:fill="auto"/>
          </w:tcPr>
          <w:p w14:paraId="754AE0CC" w14:textId="77777777" w:rsidR="00D37C5E" w:rsidRDefault="006400C2">
            <w:pPr>
              <w:jc w:val="left"/>
            </w:pPr>
            <w:r>
              <w:t>Socially Adaptive Electronic Partner</w:t>
            </w:r>
          </w:p>
          <w:p w14:paraId="7AA9BE12" w14:textId="606687CD" w:rsidR="00225D94" w:rsidRDefault="00225D94">
            <w:pPr>
              <w:jc w:val="left"/>
            </w:pPr>
            <w:r>
              <w:t>Software layer that acts as acts a link between two layers by processing data before it is passed from one to the other.</w:t>
            </w:r>
          </w:p>
        </w:tc>
      </w:tr>
      <w:tr w:rsidR="00D37C5E" w14:paraId="590B8F2C" w14:textId="77777777" w:rsidTr="00D37C5E">
        <w:tc>
          <w:tcPr>
            <w:tcW w:w="1980" w:type="dxa"/>
            <w:shd w:val="clear" w:color="auto" w:fill="auto"/>
          </w:tcPr>
          <w:p w14:paraId="26B86411" w14:textId="77777777" w:rsidR="00D37C5E" w:rsidRDefault="00D37C5E">
            <w:pPr>
              <w:jc w:val="left"/>
            </w:pPr>
          </w:p>
        </w:tc>
        <w:tc>
          <w:tcPr>
            <w:tcW w:w="7239" w:type="dxa"/>
            <w:shd w:val="clear" w:color="auto" w:fill="auto"/>
          </w:tcPr>
          <w:p w14:paraId="0AE39D05" w14:textId="77777777" w:rsidR="00D37C5E" w:rsidRDefault="00D37C5E">
            <w:pPr>
              <w:jc w:val="left"/>
            </w:pPr>
          </w:p>
        </w:tc>
      </w:tr>
      <w:tr w:rsidR="00D37C5E" w14:paraId="4171342A" w14:textId="77777777" w:rsidTr="00D37C5E">
        <w:tc>
          <w:tcPr>
            <w:tcW w:w="1980" w:type="dxa"/>
            <w:shd w:val="clear" w:color="auto" w:fill="auto"/>
          </w:tcPr>
          <w:p w14:paraId="2B807A54" w14:textId="77777777" w:rsidR="00D37C5E" w:rsidRDefault="00D37C5E">
            <w:pPr>
              <w:jc w:val="left"/>
            </w:pPr>
          </w:p>
        </w:tc>
        <w:tc>
          <w:tcPr>
            <w:tcW w:w="7239" w:type="dxa"/>
            <w:shd w:val="clear" w:color="auto" w:fill="auto"/>
          </w:tcPr>
          <w:p w14:paraId="7AE1BF34" w14:textId="77777777" w:rsidR="00D37C5E" w:rsidRDefault="00D37C5E">
            <w:pPr>
              <w:jc w:val="left"/>
            </w:pPr>
          </w:p>
        </w:tc>
      </w:tr>
      <w:tr w:rsidR="00D37C5E" w14:paraId="3253427E" w14:textId="77777777" w:rsidTr="00D37C5E">
        <w:tc>
          <w:tcPr>
            <w:tcW w:w="1980" w:type="dxa"/>
            <w:shd w:val="clear" w:color="auto" w:fill="auto"/>
          </w:tcPr>
          <w:p w14:paraId="2EEAF5EB" w14:textId="77777777" w:rsidR="00D37C5E" w:rsidRDefault="00D37C5E">
            <w:pPr>
              <w:jc w:val="left"/>
            </w:pPr>
          </w:p>
        </w:tc>
        <w:tc>
          <w:tcPr>
            <w:tcW w:w="7239" w:type="dxa"/>
            <w:shd w:val="clear" w:color="auto" w:fill="auto"/>
          </w:tcPr>
          <w:p w14:paraId="06E8F6DD" w14:textId="77777777" w:rsidR="00D37C5E" w:rsidRDefault="00D37C5E">
            <w:pPr>
              <w:jc w:val="left"/>
            </w:pPr>
          </w:p>
        </w:tc>
      </w:tr>
      <w:tr w:rsidR="00D37C5E" w14:paraId="095CD51B" w14:textId="77777777" w:rsidTr="00D37C5E">
        <w:tc>
          <w:tcPr>
            <w:tcW w:w="1980" w:type="dxa"/>
            <w:shd w:val="clear" w:color="auto" w:fill="auto"/>
          </w:tcPr>
          <w:p w14:paraId="3F2ABD2E" w14:textId="77777777" w:rsidR="00D37C5E" w:rsidRDefault="00D37C5E">
            <w:pPr>
              <w:jc w:val="left"/>
            </w:pPr>
          </w:p>
        </w:tc>
        <w:tc>
          <w:tcPr>
            <w:tcW w:w="7239" w:type="dxa"/>
            <w:shd w:val="clear" w:color="auto" w:fill="auto"/>
          </w:tcPr>
          <w:p w14:paraId="65A86CA5" w14:textId="77777777" w:rsidR="00D37C5E" w:rsidRDefault="00D37C5E">
            <w:pPr>
              <w:jc w:val="left"/>
            </w:pPr>
          </w:p>
        </w:tc>
      </w:tr>
      <w:tr w:rsidR="00D37C5E" w14:paraId="1353C8E8" w14:textId="77777777" w:rsidTr="00D37C5E">
        <w:tc>
          <w:tcPr>
            <w:tcW w:w="1980" w:type="dxa"/>
            <w:shd w:val="clear" w:color="auto" w:fill="auto"/>
          </w:tcPr>
          <w:p w14:paraId="49681425" w14:textId="77777777" w:rsidR="00D37C5E" w:rsidRDefault="00D37C5E">
            <w:pPr>
              <w:jc w:val="left"/>
            </w:pPr>
          </w:p>
        </w:tc>
        <w:tc>
          <w:tcPr>
            <w:tcW w:w="7239" w:type="dxa"/>
            <w:shd w:val="clear" w:color="auto" w:fill="auto"/>
          </w:tcPr>
          <w:p w14:paraId="38D9B725" w14:textId="77777777" w:rsidR="00D37C5E" w:rsidRDefault="00D37C5E">
            <w:pPr>
              <w:jc w:val="left"/>
            </w:pPr>
          </w:p>
        </w:tc>
      </w:tr>
      <w:tr w:rsidR="00D37C5E" w14:paraId="74DAB0BD" w14:textId="77777777" w:rsidTr="00D37C5E">
        <w:tc>
          <w:tcPr>
            <w:tcW w:w="1980" w:type="dxa"/>
            <w:shd w:val="clear" w:color="auto" w:fill="auto"/>
          </w:tcPr>
          <w:p w14:paraId="2191F3FF" w14:textId="77777777" w:rsidR="00D37C5E" w:rsidRDefault="00D37C5E">
            <w:pPr>
              <w:jc w:val="left"/>
            </w:pPr>
          </w:p>
        </w:tc>
        <w:tc>
          <w:tcPr>
            <w:tcW w:w="7239" w:type="dxa"/>
            <w:shd w:val="clear" w:color="auto" w:fill="auto"/>
          </w:tcPr>
          <w:p w14:paraId="774A34DB" w14:textId="77777777" w:rsidR="00D37C5E" w:rsidRDefault="00D37C5E">
            <w:pPr>
              <w:jc w:val="left"/>
            </w:pPr>
          </w:p>
        </w:tc>
      </w:tr>
      <w:tr w:rsidR="00D37C5E" w14:paraId="133602B2" w14:textId="77777777" w:rsidTr="00D37C5E">
        <w:tc>
          <w:tcPr>
            <w:tcW w:w="1980" w:type="dxa"/>
            <w:shd w:val="clear" w:color="auto" w:fill="auto"/>
          </w:tcPr>
          <w:p w14:paraId="04BB342E" w14:textId="77777777" w:rsidR="00D37C5E" w:rsidRDefault="00D37C5E">
            <w:pPr>
              <w:jc w:val="left"/>
            </w:pPr>
          </w:p>
        </w:tc>
        <w:tc>
          <w:tcPr>
            <w:tcW w:w="7239" w:type="dxa"/>
            <w:shd w:val="clear" w:color="auto" w:fill="auto"/>
          </w:tcPr>
          <w:p w14:paraId="1CCD8362" w14:textId="77777777" w:rsidR="00D37C5E" w:rsidRDefault="00D37C5E">
            <w:pPr>
              <w:jc w:val="left"/>
            </w:pPr>
          </w:p>
        </w:tc>
      </w:tr>
      <w:tr w:rsidR="00D37C5E" w14:paraId="6B5EC54E" w14:textId="77777777" w:rsidTr="00D37C5E">
        <w:tc>
          <w:tcPr>
            <w:tcW w:w="1980" w:type="dxa"/>
            <w:shd w:val="clear" w:color="auto" w:fill="auto"/>
          </w:tcPr>
          <w:p w14:paraId="1A123411" w14:textId="77777777" w:rsidR="00D37C5E" w:rsidRDefault="00D37C5E">
            <w:pPr>
              <w:jc w:val="left"/>
            </w:pPr>
          </w:p>
        </w:tc>
        <w:tc>
          <w:tcPr>
            <w:tcW w:w="7239" w:type="dxa"/>
            <w:shd w:val="clear" w:color="auto" w:fill="auto"/>
          </w:tcPr>
          <w:p w14:paraId="47643C01" w14:textId="77777777" w:rsidR="00D37C5E" w:rsidRDefault="00D37C5E">
            <w:pPr>
              <w:jc w:val="left"/>
            </w:pPr>
          </w:p>
        </w:tc>
      </w:tr>
      <w:tr w:rsidR="00D37C5E" w14:paraId="0E04C5B5" w14:textId="77777777" w:rsidTr="00D37C5E">
        <w:tc>
          <w:tcPr>
            <w:tcW w:w="1980" w:type="dxa"/>
            <w:shd w:val="clear" w:color="auto" w:fill="auto"/>
          </w:tcPr>
          <w:p w14:paraId="2DC44476" w14:textId="77777777" w:rsidR="00D37C5E" w:rsidRDefault="00D37C5E">
            <w:pPr>
              <w:jc w:val="left"/>
            </w:pPr>
          </w:p>
        </w:tc>
        <w:tc>
          <w:tcPr>
            <w:tcW w:w="7239" w:type="dxa"/>
            <w:shd w:val="clear" w:color="auto" w:fill="auto"/>
          </w:tcPr>
          <w:p w14:paraId="5D8337E9" w14:textId="77777777" w:rsidR="00D37C5E" w:rsidRDefault="00D37C5E">
            <w:pPr>
              <w:jc w:val="left"/>
            </w:pPr>
          </w:p>
        </w:tc>
      </w:tr>
      <w:tr w:rsidR="00D37C5E" w14:paraId="06CFD9DB" w14:textId="77777777" w:rsidTr="00D37C5E">
        <w:tc>
          <w:tcPr>
            <w:tcW w:w="1980" w:type="dxa"/>
            <w:shd w:val="clear" w:color="auto" w:fill="auto"/>
          </w:tcPr>
          <w:p w14:paraId="68215EFC" w14:textId="77777777" w:rsidR="00D37C5E" w:rsidRDefault="00D37C5E">
            <w:pPr>
              <w:jc w:val="left"/>
            </w:pPr>
          </w:p>
        </w:tc>
        <w:tc>
          <w:tcPr>
            <w:tcW w:w="7239" w:type="dxa"/>
            <w:shd w:val="clear" w:color="auto" w:fill="auto"/>
          </w:tcPr>
          <w:p w14:paraId="6345C628" w14:textId="77777777" w:rsidR="00D37C5E" w:rsidRDefault="00D37C5E">
            <w:pPr>
              <w:jc w:val="left"/>
            </w:pPr>
          </w:p>
        </w:tc>
      </w:tr>
      <w:tr w:rsidR="00D37C5E" w14:paraId="1904C841" w14:textId="77777777" w:rsidTr="00D37C5E">
        <w:tc>
          <w:tcPr>
            <w:tcW w:w="1980" w:type="dxa"/>
            <w:shd w:val="clear" w:color="auto" w:fill="auto"/>
          </w:tcPr>
          <w:p w14:paraId="6EE55A8E" w14:textId="77777777" w:rsidR="00D37C5E" w:rsidRDefault="00D37C5E">
            <w:pPr>
              <w:jc w:val="left"/>
            </w:pPr>
          </w:p>
        </w:tc>
        <w:tc>
          <w:tcPr>
            <w:tcW w:w="7239" w:type="dxa"/>
            <w:shd w:val="clear" w:color="auto" w:fill="auto"/>
          </w:tcPr>
          <w:p w14:paraId="6FCFFC09" w14:textId="77777777" w:rsidR="00D37C5E" w:rsidRDefault="00D37C5E">
            <w:pPr>
              <w:jc w:val="left"/>
            </w:pPr>
          </w:p>
        </w:tc>
      </w:tr>
      <w:tr w:rsidR="00D37C5E" w14:paraId="5D4B79C6" w14:textId="77777777" w:rsidTr="00D37C5E">
        <w:tc>
          <w:tcPr>
            <w:tcW w:w="1980" w:type="dxa"/>
            <w:shd w:val="clear" w:color="auto" w:fill="auto"/>
          </w:tcPr>
          <w:p w14:paraId="67831724" w14:textId="77777777" w:rsidR="00D37C5E" w:rsidRDefault="00D37C5E">
            <w:pPr>
              <w:jc w:val="left"/>
            </w:pPr>
          </w:p>
        </w:tc>
        <w:tc>
          <w:tcPr>
            <w:tcW w:w="7239" w:type="dxa"/>
            <w:shd w:val="clear" w:color="auto" w:fill="auto"/>
          </w:tcPr>
          <w:p w14:paraId="2B1B9C64" w14:textId="77777777" w:rsidR="00D37C5E" w:rsidRDefault="00D37C5E">
            <w:pPr>
              <w:jc w:val="left"/>
            </w:pPr>
          </w:p>
        </w:tc>
      </w:tr>
      <w:tr w:rsidR="00D37C5E" w14:paraId="6757C54B" w14:textId="77777777" w:rsidTr="00D37C5E">
        <w:tc>
          <w:tcPr>
            <w:tcW w:w="1980" w:type="dxa"/>
            <w:shd w:val="clear" w:color="auto" w:fill="auto"/>
          </w:tcPr>
          <w:p w14:paraId="026647BC" w14:textId="77777777" w:rsidR="00D37C5E" w:rsidRDefault="00D37C5E">
            <w:pPr>
              <w:jc w:val="left"/>
            </w:pPr>
          </w:p>
        </w:tc>
        <w:tc>
          <w:tcPr>
            <w:tcW w:w="7239" w:type="dxa"/>
            <w:shd w:val="clear" w:color="auto" w:fill="auto"/>
          </w:tcPr>
          <w:p w14:paraId="28DAA77A" w14:textId="77777777" w:rsidR="00D37C5E" w:rsidRDefault="00D37C5E">
            <w:pPr>
              <w:jc w:val="left"/>
            </w:pPr>
          </w:p>
        </w:tc>
      </w:tr>
      <w:tr w:rsidR="00D37C5E" w14:paraId="5C1B5C8B" w14:textId="77777777" w:rsidTr="00D37C5E">
        <w:tc>
          <w:tcPr>
            <w:tcW w:w="1980" w:type="dxa"/>
            <w:shd w:val="clear" w:color="auto" w:fill="auto"/>
          </w:tcPr>
          <w:p w14:paraId="2D38B426" w14:textId="77777777" w:rsidR="00D37C5E" w:rsidRDefault="00D37C5E">
            <w:pPr>
              <w:jc w:val="left"/>
            </w:pPr>
          </w:p>
        </w:tc>
        <w:tc>
          <w:tcPr>
            <w:tcW w:w="7239" w:type="dxa"/>
            <w:shd w:val="clear" w:color="auto" w:fill="auto"/>
          </w:tcPr>
          <w:p w14:paraId="7363F0D7" w14:textId="77777777" w:rsidR="00D37C5E" w:rsidRDefault="00D37C5E">
            <w:pPr>
              <w:jc w:val="left"/>
            </w:pPr>
          </w:p>
        </w:tc>
      </w:tr>
      <w:tr w:rsidR="00D37C5E" w14:paraId="1010A118" w14:textId="77777777" w:rsidTr="00D37C5E">
        <w:tc>
          <w:tcPr>
            <w:tcW w:w="1980" w:type="dxa"/>
            <w:shd w:val="clear" w:color="auto" w:fill="auto"/>
          </w:tcPr>
          <w:p w14:paraId="20BA24D4" w14:textId="77777777" w:rsidR="00D37C5E" w:rsidRDefault="00D37C5E">
            <w:pPr>
              <w:jc w:val="left"/>
            </w:pPr>
          </w:p>
        </w:tc>
        <w:tc>
          <w:tcPr>
            <w:tcW w:w="7239" w:type="dxa"/>
            <w:shd w:val="clear" w:color="auto" w:fill="auto"/>
          </w:tcPr>
          <w:p w14:paraId="202394D0" w14:textId="77777777" w:rsidR="00D37C5E" w:rsidRDefault="00D37C5E">
            <w:pPr>
              <w:jc w:val="left"/>
            </w:pPr>
          </w:p>
        </w:tc>
      </w:tr>
      <w:tr w:rsidR="00D37C5E" w14:paraId="295E1586" w14:textId="77777777" w:rsidTr="00D37C5E">
        <w:tc>
          <w:tcPr>
            <w:tcW w:w="1980" w:type="dxa"/>
            <w:shd w:val="clear" w:color="auto" w:fill="auto"/>
          </w:tcPr>
          <w:p w14:paraId="6900CBAA" w14:textId="77777777" w:rsidR="00D37C5E" w:rsidRDefault="00D37C5E">
            <w:pPr>
              <w:jc w:val="left"/>
            </w:pPr>
          </w:p>
        </w:tc>
        <w:tc>
          <w:tcPr>
            <w:tcW w:w="7239" w:type="dxa"/>
            <w:shd w:val="clear" w:color="auto" w:fill="auto"/>
          </w:tcPr>
          <w:p w14:paraId="5E923091" w14:textId="77777777" w:rsidR="00D37C5E" w:rsidRDefault="00D37C5E">
            <w:pPr>
              <w:jc w:val="left"/>
            </w:pPr>
          </w:p>
        </w:tc>
      </w:tr>
      <w:tr w:rsidR="00D37C5E" w14:paraId="6E019034" w14:textId="77777777" w:rsidTr="00D37C5E">
        <w:tc>
          <w:tcPr>
            <w:tcW w:w="1980" w:type="dxa"/>
            <w:shd w:val="clear" w:color="auto" w:fill="auto"/>
          </w:tcPr>
          <w:p w14:paraId="196C9045" w14:textId="77777777" w:rsidR="00D37C5E" w:rsidRDefault="00D37C5E">
            <w:pPr>
              <w:jc w:val="left"/>
            </w:pPr>
          </w:p>
        </w:tc>
        <w:tc>
          <w:tcPr>
            <w:tcW w:w="7239" w:type="dxa"/>
            <w:shd w:val="clear" w:color="auto" w:fill="auto"/>
          </w:tcPr>
          <w:p w14:paraId="74E771B1" w14:textId="77777777" w:rsidR="00D37C5E" w:rsidRDefault="00D37C5E">
            <w:pPr>
              <w:jc w:val="left"/>
            </w:pPr>
          </w:p>
        </w:tc>
      </w:tr>
      <w:tr w:rsidR="00D37C5E" w14:paraId="33F065F6" w14:textId="77777777" w:rsidTr="00D37C5E">
        <w:tc>
          <w:tcPr>
            <w:tcW w:w="1980" w:type="dxa"/>
            <w:shd w:val="clear" w:color="auto" w:fill="auto"/>
          </w:tcPr>
          <w:p w14:paraId="4D06134D" w14:textId="77777777" w:rsidR="00D37C5E" w:rsidRDefault="00D37C5E">
            <w:pPr>
              <w:jc w:val="left"/>
            </w:pPr>
          </w:p>
        </w:tc>
        <w:tc>
          <w:tcPr>
            <w:tcW w:w="7239" w:type="dxa"/>
            <w:shd w:val="clear" w:color="auto" w:fill="auto"/>
          </w:tcPr>
          <w:p w14:paraId="7D1F46E9" w14:textId="77777777" w:rsidR="00D37C5E" w:rsidRDefault="00D37C5E">
            <w:pPr>
              <w:jc w:val="left"/>
            </w:pPr>
          </w:p>
        </w:tc>
      </w:tr>
      <w:tr w:rsidR="00D37C5E" w14:paraId="23DB271B" w14:textId="77777777" w:rsidTr="00D37C5E">
        <w:tc>
          <w:tcPr>
            <w:tcW w:w="1980" w:type="dxa"/>
            <w:shd w:val="clear" w:color="auto" w:fill="auto"/>
          </w:tcPr>
          <w:p w14:paraId="28845806" w14:textId="77777777" w:rsidR="00D37C5E" w:rsidRDefault="00D37C5E">
            <w:pPr>
              <w:jc w:val="left"/>
            </w:pPr>
          </w:p>
        </w:tc>
        <w:tc>
          <w:tcPr>
            <w:tcW w:w="7239" w:type="dxa"/>
            <w:shd w:val="clear" w:color="auto" w:fill="auto"/>
          </w:tcPr>
          <w:p w14:paraId="7831A6DB" w14:textId="77777777" w:rsidR="00D37C5E" w:rsidRDefault="00D37C5E">
            <w:pPr>
              <w:jc w:val="left"/>
            </w:pPr>
          </w:p>
        </w:tc>
      </w:tr>
      <w:tr w:rsidR="00D37C5E" w14:paraId="3D7B502C" w14:textId="77777777" w:rsidTr="00D37C5E">
        <w:tc>
          <w:tcPr>
            <w:tcW w:w="1980" w:type="dxa"/>
            <w:shd w:val="clear" w:color="auto" w:fill="auto"/>
          </w:tcPr>
          <w:p w14:paraId="297800EA" w14:textId="77777777" w:rsidR="00D37C5E" w:rsidRDefault="00D37C5E">
            <w:pPr>
              <w:jc w:val="left"/>
            </w:pPr>
          </w:p>
        </w:tc>
        <w:tc>
          <w:tcPr>
            <w:tcW w:w="7239" w:type="dxa"/>
            <w:shd w:val="clear" w:color="auto" w:fill="auto"/>
          </w:tcPr>
          <w:p w14:paraId="7BC7DD22" w14:textId="77777777" w:rsidR="00D37C5E" w:rsidRDefault="00D37C5E">
            <w:pPr>
              <w:jc w:val="left"/>
            </w:pPr>
          </w:p>
        </w:tc>
      </w:tr>
      <w:tr w:rsidR="00D37C5E" w14:paraId="6EF4CE38" w14:textId="77777777" w:rsidTr="00D37C5E">
        <w:tc>
          <w:tcPr>
            <w:tcW w:w="1980" w:type="dxa"/>
            <w:shd w:val="clear" w:color="auto" w:fill="auto"/>
          </w:tcPr>
          <w:p w14:paraId="3EBF7456" w14:textId="77777777" w:rsidR="00D37C5E" w:rsidRDefault="00D37C5E">
            <w:pPr>
              <w:jc w:val="left"/>
            </w:pPr>
          </w:p>
        </w:tc>
        <w:tc>
          <w:tcPr>
            <w:tcW w:w="7239" w:type="dxa"/>
            <w:shd w:val="clear" w:color="auto" w:fill="auto"/>
          </w:tcPr>
          <w:p w14:paraId="51DEE49A" w14:textId="77777777" w:rsidR="00D37C5E" w:rsidRDefault="00D37C5E">
            <w:pPr>
              <w:jc w:val="left"/>
            </w:pPr>
          </w:p>
        </w:tc>
      </w:tr>
      <w:tr w:rsidR="00D37C5E" w14:paraId="00810E30" w14:textId="77777777" w:rsidTr="00D37C5E">
        <w:tc>
          <w:tcPr>
            <w:tcW w:w="1980" w:type="dxa"/>
            <w:shd w:val="clear" w:color="auto" w:fill="auto"/>
          </w:tcPr>
          <w:p w14:paraId="40983839" w14:textId="77777777" w:rsidR="00D37C5E" w:rsidRDefault="00D37C5E">
            <w:pPr>
              <w:jc w:val="left"/>
            </w:pPr>
          </w:p>
        </w:tc>
        <w:tc>
          <w:tcPr>
            <w:tcW w:w="7239" w:type="dxa"/>
            <w:shd w:val="clear" w:color="auto" w:fill="auto"/>
          </w:tcPr>
          <w:p w14:paraId="2AB1C28B" w14:textId="77777777" w:rsidR="00D37C5E" w:rsidRDefault="00D37C5E">
            <w:pPr>
              <w:jc w:val="left"/>
            </w:pPr>
          </w:p>
        </w:tc>
      </w:tr>
      <w:tr w:rsidR="00D37C5E" w14:paraId="080EEA0F" w14:textId="77777777" w:rsidTr="00D37C5E">
        <w:tc>
          <w:tcPr>
            <w:tcW w:w="1980" w:type="dxa"/>
            <w:shd w:val="clear" w:color="auto" w:fill="auto"/>
          </w:tcPr>
          <w:p w14:paraId="720A0A0C" w14:textId="77777777" w:rsidR="00D37C5E" w:rsidRDefault="00D37C5E">
            <w:pPr>
              <w:jc w:val="left"/>
            </w:pPr>
          </w:p>
        </w:tc>
        <w:tc>
          <w:tcPr>
            <w:tcW w:w="7239" w:type="dxa"/>
            <w:shd w:val="clear" w:color="auto" w:fill="auto"/>
          </w:tcPr>
          <w:p w14:paraId="06305A90" w14:textId="77777777" w:rsidR="00D37C5E" w:rsidRDefault="00D37C5E">
            <w:pPr>
              <w:jc w:val="left"/>
            </w:pPr>
          </w:p>
        </w:tc>
      </w:tr>
      <w:tr w:rsidR="00D37C5E" w14:paraId="568221F7" w14:textId="77777777" w:rsidTr="00D37C5E">
        <w:tc>
          <w:tcPr>
            <w:tcW w:w="1980" w:type="dxa"/>
            <w:shd w:val="clear" w:color="auto" w:fill="auto"/>
          </w:tcPr>
          <w:p w14:paraId="3F35E737" w14:textId="77777777" w:rsidR="00D37C5E" w:rsidRDefault="00D37C5E">
            <w:pPr>
              <w:jc w:val="left"/>
            </w:pPr>
          </w:p>
        </w:tc>
        <w:tc>
          <w:tcPr>
            <w:tcW w:w="7239" w:type="dxa"/>
            <w:shd w:val="clear" w:color="auto" w:fill="auto"/>
          </w:tcPr>
          <w:p w14:paraId="11F3F170" w14:textId="77777777" w:rsidR="00D37C5E" w:rsidRDefault="00D37C5E">
            <w:pPr>
              <w:jc w:val="left"/>
            </w:pPr>
          </w:p>
        </w:tc>
      </w:tr>
      <w:tr w:rsidR="00D37C5E" w14:paraId="6729EC89" w14:textId="77777777" w:rsidTr="00D37C5E">
        <w:tc>
          <w:tcPr>
            <w:tcW w:w="1980" w:type="dxa"/>
            <w:shd w:val="clear" w:color="auto" w:fill="auto"/>
          </w:tcPr>
          <w:p w14:paraId="595DD71F" w14:textId="77777777" w:rsidR="00D37C5E" w:rsidRDefault="00D37C5E">
            <w:pPr>
              <w:jc w:val="left"/>
            </w:pPr>
          </w:p>
        </w:tc>
        <w:tc>
          <w:tcPr>
            <w:tcW w:w="7239" w:type="dxa"/>
            <w:shd w:val="clear" w:color="auto" w:fill="auto"/>
          </w:tcPr>
          <w:p w14:paraId="0012AAAA" w14:textId="77777777" w:rsidR="00D37C5E" w:rsidRDefault="00D37C5E">
            <w:pPr>
              <w:jc w:val="left"/>
            </w:pPr>
          </w:p>
        </w:tc>
      </w:tr>
      <w:tr w:rsidR="00D37C5E" w14:paraId="26A9A8F0" w14:textId="77777777" w:rsidTr="00D37C5E">
        <w:tc>
          <w:tcPr>
            <w:tcW w:w="1980" w:type="dxa"/>
            <w:shd w:val="clear" w:color="auto" w:fill="auto"/>
          </w:tcPr>
          <w:p w14:paraId="4E642720" w14:textId="77777777" w:rsidR="00D37C5E" w:rsidRDefault="00D37C5E">
            <w:pPr>
              <w:jc w:val="left"/>
            </w:pPr>
          </w:p>
        </w:tc>
        <w:tc>
          <w:tcPr>
            <w:tcW w:w="7239" w:type="dxa"/>
            <w:shd w:val="clear" w:color="auto" w:fill="auto"/>
          </w:tcPr>
          <w:p w14:paraId="733DD88E" w14:textId="77777777" w:rsidR="00D37C5E" w:rsidRDefault="00D37C5E">
            <w:pPr>
              <w:jc w:val="left"/>
            </w:pPr>
          </w:p>
        </w:tc>
      </w:tr>
    </w:tbl>
    <w:p w14:paraId="1219D736" w14:textId="77777777" w:rsidR="00E80C95" w:rsidRDefault="00E80C95">
      <w:pPr>
        <w:jc w:val="left"/>
      </w:pPr>
      <w:r>
        <w:br w:type="page"/>
      </w:r>
    </w:p>
    <w:p w14:paraId="614AF9E8" w14:textId="77777777" w:rsidR="004C3E5E" w:rsidRPr="0023772C" w:rsidRDefault="004C3E5E" w:rsidP="00215865">
      <w:pPr>
        <w:sectPr w:rsidR="004C3E5E" w:rsidRPr="0023772C">
          <w:footerReference w:type="default" r:id="rId8"/>
          <w:pgSz w:w="11907" w:h="16839" w:code="9"/>
          <w:pgMar w:top="1267" w:right="1339" w:bottom="1339" w:left="1339" w:header="720" w:footer="720" w:gutter="0"/>
          <w:cols w:space="720"/>
          <w:titlePg/>
          <w:docGrid w:linePitch="360"/>
        </w:sectPr>
      </w:pPr>
    </w:p>
    <w:bookmarkStart w:id="2" w:name="_Toc530673716" w:displacedByCustomXml="next"/>
    <w:sdt>
      <w:sdtPr>
        <w:rPr>
          <w:rFonts w:asciiTheme="minorHAnsi" w:eastAsiaTheme="minorHAnsi" w:hAnsiTheme="minorHAnsi" w:cstheme="minorBidi"/>
          <w:sz w:val="24"/>
          <w:szCs w:val="24"/>
          <w:lang w:val="nl-NL"/>
        </w:rPr>
        <w:id w:val="-1091697521"/>
        <w:docPartObj>
          <w:docPartGallery w:val="Table of Contents"/>
          <w:docPartUnique/>
        </w:docPartObj>
      </w:sdtPr>
      <w:sdtEndPr>
        <w:rPr>
          <w:b/>
          <w:bCs/>
          <w:noProof/>
          <w:lang w:val="en-US"/>
        </w:rPr>
      </w:sdtEndPr>
      <w:sdtContent>
        <w:p w14:paraId="74D50E46" w14:textId="444552EB" w:rsidR="00A20348" w:rsidRPr="0023772C" w:rsidRDefault="00C0064F" w:rsidP="00F5513D">
          <w:pPr>
            <w:pStyle w:val="Kop1"/>
            <w:numPr>
              <w:ilvl w:val="0"/>
              <w:numId w:val="0"/>
            </w:numPr>
            <w:ind w:left="540"/>
          </w:pPr>
          <w:r w:rsidRPr="0023772C">
            <w:t>Table of Contents</w:t>
          </w:r>
          <w:bookmarkEnd w:id="2"/>
        </w:p>
        <w:p w14:paraId="00862B53" w14:textId="77777777" w:rsidR="00B1536B" w:rsidRDefault="00B1536B">
          <w:pPr>
            <w:pStyle w:val="Inhopg1"/>
            <w:tabs>
              <w:tab w:val="right" w:leader="dot" w:pos="9219"/>
            </w:tabs>
            <w:rPr>
              <w:b/>
              <w:bCs w:val="0"/>
            </w:rPr>
            <w:sectPr w:rsidR="00B1536B" w:rsidSect="00CD2A98">
              <w:type w:val="continuous"/>
              <w:pgSz w:w="11907" w:h="16839" w:code="9"/>
              <w:pgMar w:top="1267" w:right="1339" w:bottom="1694" w:left="1339" w:header="720" w:footer="720" w:gutter="0"/>
              <w:cols w:space="720"/>
              <w:docGrid w:linePitch="360"/>
            </w:sectPr>
          </w:pPr>
        </w:p>
        <w:p w14:paraId="759AC26B" w14:textId="4CBDD29A" w:rsidR="001F77FC" w:rsidRDefault="001F77FC">
          <w:pPr>
            <w:pStyle w:val="Inhopg1"/>
            <w:tabs>
              <w:tab w:val="right" w:leader="dot" w:pos="4244"/>
            </w:tabs>
            <w:rPr>
              <w:rFonts w:eastAsiaTheme="minorEastAsia" w:cstheme="minorBidi"/>
              <w:bCs w:val="0"/>
              <w:noProof/>
              <w:color w:val="auto"/>
              <w:sz w:val="24"/>
              <w:szCs w:val="24"/>
              <w:lang w:val="nl-NL" w:eastAsia="nl-NL" w:bidi="ar-SA"/>
            </w:rPr>
          </w:pPr>
          <w:r>
            <w:rPr>
              <w:b/>
              <w:bCs w:val="0"/>
            </w:rPr>
            <w:fldChar w:fldCharType="begin"/>
          </w:r>
          <w:r>
            <w:rPr>
              <w:b/>
              <w:bCs w:val="0"/>
            </w:rPr>
            <w:instrText xml:space="preserve"> TOC \o "1-3" \h \z \u </w:instrText>
          </w:r>
          <w:r>
            <w:rPr>
              <w:b/>
              <w:bCs w:val="0"/>
            </w:rPr>
            <w:fldChar w:fldCharType="separate"/>
          </w:r>
          <w:hyperlink w:anchor="_Toc530673714" w:history="1">
            <w:r w:rsidRPr="00470118">
              <w:rPr>
                <w:rStyle w:val="Hyperlink"/>
                <w:noProof/>
              </w:rPr>
              <w:t>Abstract</w:t>
            </w:r>
            <w:r>
              <w:rPr>
                <w:noProof/>
                <w:webHidden/>
              </w:rPr>
              <w:tab/>
            </w:r>
            <w:r>
              <w:rPr>
                <w:noProof/>
                <w:webHidden/>
              </w:rPr>
              <w:fldChar w:fldCharType="begin"/>
            </w:r>
            <w:r>
              <w:rPr>
                <w:noProof/>
                <w:webHidden/>
              </w:rPr>
              <w:instrText xml:space="preserve"> PAGEREF _Toc530673714 \h </w:instrText>
            </w:r>
            <w:r>
              <w:rPr>
                <w:noProof/>
                <w:webHidden/>
              </w:rPr>
            </w:r>
            <w:r>
              <w:rPr>
                <w:noProof/>
                <w:webHidden/>
              </w:rPr>
              <w:fldChar w:fldCharType="separate"/>
            </w:r>
            <w:r>
              <w:rPr>
                <w:noProof/>
                <w:webHidden/>
              </w:rPr>
              <w:t>2</w:t>
            </w:r>
            <w:r>
              <w:rPr>
                <w:noProof/>
                <w:webHidden/>
              </w:rPr>
              <w:fldChar w:fldCharType="end"/>
            </w:r>
          </w:hyperlink>
        </w:p>
        <w:p w14:paraId="4D218193" w14:textId="3E7221BF"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15" w:history="1">
            <w:r w:rsidR="001F77FC" w:rsidRPr="00470118">
              <w:rPr>
                <w:rStyle w:val="Hyperlink"/>
                <w:noProof/>
              </w:rPr>
              <w:t>Table of common terms</w:t>
            </w:r>
            <w:r w:rsidR="001F77FC">
              <w:rPr>
                <w:noProof/>
                <w:webHidden/>
              </w:rPr>
              <w:tab/>
            </w:r>
            <w:r w:rsidR="001F77FC">
              <w:rPr>
                <w:noProof/>
                <w:webHidden/>
              </w:rPr>
              <w:fldChar w:fldCharType="begin"/>
            </w:r>
            <w:r w:rsidR="001F77FC">
              <w:rPr>
                <w:noProof/>
                <w:webHidden/>
              </w:rPr>
              <w:instrText xml:space="preserve"> PAGEREF _Toc530673715 \h </w:instrText>
            </w:r>
            <w:r w:rsidR="001F77FC">
              <w:rPr>
                <w:noProof/>
                <w:webHidden/>
              </w:rPr>
            </w:r>
            <w:r w:rsidR="001F77FC">
              <w:rPr>
                <w:noProof/>
                <w:webHidden/>
              </w:rPr>
              <w:fldChar w:fldCharType="separate"/>
            </w:r>
            <w:r w:rsidR="001F77FC">
              <w:rPr>
                <w:noProof/>
                <w:webHidden/>
              </w:rPr>
              <w:t>3</w:t>
            </w:r>
            <w:r w:rsidR="001F77FC">
              <w:rPr>
                <w:noProof/>
                <w:webHidden/>
              </w:rPr>
              <w:fldChar w:fldCharType="end"/>
            </w:r>
          </w:hyperlink>
        </w:p>
        <w:p w14:paraId="1974C43D" w14:textId="58BCF0B8"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16" w:history="1">
            <w:r w:rsidR="001F77FC" w:rsidRPr="00470118">
              <w:rPr>
                <w:rStyle w:val="Hyperlink"/>
                <w:noProof/>
              </w:rPr>
              <w:t>Table of Contents</w:t>
            </w:r>
            <w:r w:rsidR="001F77FC">
              <w:rPr>
                <w:noProof/>
                <w:webHidden/>
              </w:rPr>
              <w:tab/>
            </w:r>
            <w:r w:rsidR="001F77FC">
              <w:rPr>
                <w:noProof/>
                <w:webHidden/>
              </w:rPr>
              <w:fldChar w:fldCharType="begin"/>
            </w:r>
            <w:r w:rsidR="001F77FC">
              <w:rPr>
                <w:noProof/>
                <w:webHidden/>
              </w:rPr>
              <w:instrText xml:space="preserve"> PAGEREF _Toc530673716 \h </w:instrText>
            </w:r>
            <w:r w:rsidR="001F77FC">
              <w:rPr>
                <w:noProof/>
                <w:webHidden/>
              </w:rPr>
            </w:r>
            <w:r w:rsidR="001F77FC">
              <w:rPr>
                <w:noProof/>
                <w:webHidden/>
              </w:rPr>
              <w:fldChar w:fldCharType="separate"/>
            </w:r>
            <w:r w:rsidR="001F77FC">
              <w:rPr>
                <w:noProof/>
                <w:webHidden/>
              </w:rPr>
              <w:t>4</w:t>
            </w:r>
            <w:r w:rsidR="001F77FC">
              <w:rPr>
                <w:noProof/>
                <w:webHidden/>
              </w:rPr>
              <w:fldChar w:fldCharType="end"/>
            </w:r>
          </w:hyperlink>
        </w:p>
        <w:p w14:paraId="2F9917DA" w14:textId="7CF0E11E"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17" w:history="1">
            <w:r w:rsidR="001F77FC" w:rsidRPr="00470118">
              <w:rPr>
                <w:rStyle w:val="Hyperlink"/>
                <w:noProof/>
              </w:rPr>
              <w:t>1 Introduction</w:t>
            </w:r>
            <w:r w:rsidR="001F77FC">
              <w:rPr>
                <w:noProof/>
                <w:webHidden/>
              </w:rPr>
              <w:tab/>
            </w:r>
            <w:r w:rsidR="001F77FC">
              <w:rPr>
                <w:noProof/>
                <w:webHidden/>
              </w:rPr>
              <w:fldChar w:fldCharType="begin"/>
            </w:r>
            <w:r w:rsidR="001F77FC">
              <w:rPr>
                <w:noProof/>
                <w:webHidden/>
              </w:rPr>
              <w:instrText xml:space="preserve"> PAGEREF _Toc530673717 \h </w:instrText>
            </w:r>
            <w:r w:rsidR="001F77FC">
              <w:rPr>
                <w:noProof/>
                <w:webHidden/>
              </w:rPr>
            </w:r>
            <w:r w:rsidR="001F77FC">
              <w:rPr>
                <w:noProof/>
                <w:webHidden/>
              </w:rPr>
              <w:fldChar w:fldCharType="separate"/>
            </w:r>
            <w:r w:rsidR="001F77FC">
              <w:rPr>
                <w:noProof/>
                <w:webHidden/>
              </w:rPr>
              <w:t>5</w:t>
            </w:r>
            <w:r w:rsidR="001F77FC">
              <w:rPr>
                <w:noProof/>
                <w:webHidden/>
              </w:rPr>
              <w:fldChar w:fldCharType="end"/>
            </w:r>
          </w:hyperlink>
        </w:p>
        <w:p w14:paraId="1F34C8CF" w14:textId="04B1C7AB"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18" w:history="1">
            <w:r w:rsidR="001F77FC" w:rsidRPr="00470118">
              <w:rPr>
                <w:rStyle w:val="Hyperlink"/>
                <w:noProof/>
              </w:rPr>
              <w:t>1.1</w:t>
            </w:r>
            <w:r w:rsidR="001F77FC">
              <w:rPr>
                <w:rFonts w:eastAsiaTheme="minorEastAsia" w:cstheme="minorBidi"/>
                <w:iCs w:val="0"/>
                <w:noProof/>
                <w:color w:val="auto"/>
                <w:sz w:val="24"/>
                <w:szCs w:val="24"/>
                <w:lang w:val="nl-NL" w:eastAsia="nl-NL" w:bidi="ar-SA"/>
              </w:rPr>
              <w:tab/>
            </w:r>
            <w:r w:rsidR="001F77FC" w:rsidRPr="00470118">
              <w:rPr>
                <w:rStyle w:val="Hyperlink"/>
                <w:noProof/>
              </w:rPr>
              <w:t>Problem description</w:t>
            </w:r>
            <w:r w:rsidR="001F77FC">
              <w:rPr>
                <w:noProof/>
                <w:webHidden/>
              </w:rPr>
              <w:tab/>
            </w:r>
            <w:r w:rsidR="001F77FC">
              <w:rPr>
                <w:noProof/>
                <w:webHidden/>
              </w:rPr>
              <w:fldChar w:fldCharType="begin"/>
            </w:r>
            <w:r w:rsidR="001F77FC">
              <w:rPr>
                <w:noProof/>
                <w:webHidden/>
              </w:rPr>
              <w:instrText xml:space="preserve"> PAGEREF _Toc530673718 \h </w:instrText>
            </w:r>
            <w:r w:rsidR="001F77FC">
              <w:rPr>
                <w:noProof/>
                <w:webHidden/>
              </w:rPr>
            </w:r>
            <w:r w:rsidR="001F77FC">
              <w:rPr>
                <w:noProof/>
                <w:webHidden/>
              </w:rPr>
              <w:fldChar w:fldCharType="separate"/>
            </w:r>
            <w:r w:rsidR="001F77FC">
              <w:rPr>
                <w:noProof/>
                <w:webHidden/>
              </w:rPr>
              <w:t>6</w:t>
            </w:r>
            <w:r w:rsidR="001F77FC">
              <w:rPr>
                <w:noProof/>
                <w:webHidden/>
              </w:rPr>
              <w:fldChar w:fldCharType="end"/>
            </w:r>
          </w:hyperlink>
        </w:p>
        <w:p w14:paraId="47087308" w14:textId="15AE8977"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19" w:history="1">
            <w:r w:rsidR="001F77FC" w:rsidRPr="00470118">
              <w:rPr>
                <w:rStyle w:val="Hyperlink"/>
                <w:noProof/>
              </w:rPr>
              <w:t>2 Related Work</w:t>
            </w:r>
            <w:r w:rsidR="001F77FC">
              <w:rPr>
                <w:noProof/>
                <w:webHidden/>
              </w:rPr>
              <w:tab/>
            </w:r>
            <w:r w:rsidR="001F77FC">
              <w:rPr>
                <w:noProof/>
                <w:webHidden/>
              </w:rPr>
              <w:fldChar w:fldCharType="begin"/>
            </w:r>
            <w:r w:rsidR="001F77FC">
              <w:rPr>
                <w:noProof/>
                <w:webHidden/>
              </w:rPr>
              <w:instrText xml:space="preserve"> PAGEREF _Toc530673719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2A31DED6" w14:textId="44D6A029"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0" w:history="1">
            <w:r w:rsidR="001F77FC" w:rsidRPr="00470118">
              <w:rPr>
                <w:rStyle w:val="Hyperlink"/>
                <w:noProof/>
              </w:rPr>
              <w:t>2.1</w:t>
            </w:r>
            <w:r w:rsidR="001F77FC">
              <w:rPr>
                <w:rFonts w:eastAsiaTheme="minorEastAsia" w:cstheme="minorBidi"/>
                <w:iCs w:val="0"/>
                <w:noProof/>
                <w:color w:val="auto"/>
                <w:sz w:val="24"/>
                <w:szCs w:val="24"/>
                <w:lang w:val="nl-NL" w:eastAsia="nl-NL" w:bidi="ar-SA"/>
              </w:rPr>
              <w:tab/>
            </w:r>
            <w:r w:rsidR="001F77FC" w:rsidRPr="00470118">
              <w:rPr>
                <w:rStyle w:val="Hyperlink"/>
                <w:noProof/>
              </w:rPr>
              <w:t>Existing implementations</w:t>
            </w:r>
            <w:r w:rsidR="001F77FC">
              <w:rPr>
                <w:noProof/>
                <w:webHidden/>
              </w:rPr>
              <w:tab/>
            </w:r>
            <w:r w:rsidR="001F77FC">
              <w:rPr>
                <w:noProof/>
                <w:webHidden/>
              </w:rPr>
              <w:fldChar w:fldCharType="begin"/>
            </w:r>
            <w:r w:rsidR="001F77FC">
              <w:rPr>
                <w:noProof/>
                <w:webHidden/>
              </w:rPr>
              <w:instrText xml:space="preserve"> PAGEREF _Toc530673720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563E84EB" w14:textId="6253DE80"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1" w:history="1">
            <w:r w:rsidR="001F77FC" w:rsidRPr="00470118">
              <w:rPr>
                <w:rStyle w:val="Hyperlink"/>
                <w:noProof/>
              </w:rPr>
              <w:t>2.2</w:t>
            </w:r>
            <w:r w:rsidR="001F77FC">
              <w:rPr>
                <w:rFonts w:eastAsiaTheme="minorEastAsia" w:cstheme="minorBidi"/>
                <w:iCs w:val="0"/>
                <w:noProof/>
                <w:color w:val="auto"/>
                <w:sz w:val="24"/>
                <w:szCs w:val="24"/>
                <w:lang w:val="nl-NL" w:eastAsia="nl-NL" w:bidi="ar-SA"/>
              </w:rPr>
              <w:tab/>
            </w:r>
            <w:r w:rsidR="001F77FC" w:rsidRPr="00470118">
              <w:rPr>
                <w:rStyle w:val="Hyperlink"/>
                <w:noProof/>
              </w:rPr>
              <w:t>Literature study</w:t>
            </w:r>
            <w:r w:rsidR="001F77FC">
              <w:rPr>
                <w:noProof/>
                <w:webHidden/>
              </w:rPr>
              <w:tab/>
            </w:r>
            <w:r w:rsidR="001F77FC">
              <w:rPr>
                <w:noProof/>
                <w:webHidden/>
              </w:rPr>
              <w:fldChar w:fldCharType="begin"/>
            </w:r>
            <w:r w:rsidR="001F77FC">
              <w:rPr>
                <w:noProof/>
                <w:webHidden/>
              </w:rPr>
              <w:instrText xml:space="preserve"> PAGEREF _Toc530673721 \h </w:instrText>
            </w:r>
            <w:r w:rsidR="001F77FC">
              <w:rPr>
                <w:noProof/>
                <w:webHidden/>
              </w:rPr>
            </w:r>
            <w:r w:rsidR="001F77FC">
              <w:rPr>
                <w:noProof/>
                <w:webHidden/>
              </w:rPr>
              <w:fldChar w:fldCharType="separate"/>
            </w:r>
            <w:r w:rsidR="001F77FC">
              <w:rPr>
                <w:noProof/>
                <w:webHidden/>
              </w:rPr>
              <w:t>7</w:t>
            </w:r>
            <w:r w:rsidR="001F77FC">
              <w:rPr>
                <w:noProof/>
                <w:webHidden/>
              </w:rPr>
              <w:fldChar w:fldCharType="end"/>
            </w:r>
          </w:hyperlink>
        </w:p>
        <w:p w14:paraId="377E08A8" w14:textId="298B9601"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22" w:history="1">
            <w:r w:rsidR="001F77FC" w:rsidRPr="00470118">
              <w:rPr>
                <w:rStyle w:val="Hyperlink"/>
                <w:noProof/>
              </w:rPr>
              <w:t>3 Approach</w:t>
            </w:r>
            <w:r w:rsidR="001F77FC">
              <w:rPr>
                <w:noProof/>
                <w:webHidden/>
              </w:rPr>
              <w:tab/>
            </w:r>
            <w:r w:rsidR="001F77FC">
              <w:rPr>
                <w:noProof/>
                <w:webHidden/>
              </w:rPr>
              <w:fldChar w:fldCharType="begin"/>
            </w:r>
            <w:r w:rsidR="001F77FC">
              <w:rPr>
                <w:noProof/>
                <w:webHidden/>
              </w:rPr>
              <w:instrText xml:space="preserve"> PAGEREF _Toc530673722 \h </w:instrText>
            </w:r>
            <w:r w:rsidR="001F77FC">
              <w:rPr>
                <w:noProof/>
                <w:webHidden/>
              </w:rPr>
            </w:r>
            <w:r w:rsidR="001F77FC">
              <w:rPr>
                <w:noProof/>
                <w:webHidden/>
              </w:rPr>
              <w:fldChar w:fldCharType="separate"/>
            </w:r>
            <w:r w:rsidR="001F77FC">
              <w:rPr>
                <w:noProof/>
                <w:webHidden/>
              </w:rPr>
              <w:t>9</w:t>
            </w:r>
            <w:r w:rsidR="001F77FC">
              <w:rPr>
                <w:noProof/>
                <w:webHidden/>
              </w:rPr>
              <w:fldChar w:fldCharType="end"/>
            </w:r>
          </w:hyperlink>
        </w:p>
        <w:p w14:paraId="791EF456" w14:textId="728B4AFC"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3" w:history="1">
            <w:r w:rsidR="001F77FC" w:rsidRPr="00470118">
              <w:rPr>
                <w:rStyle w:val="Hyperlink"/>
                <w:noProof/>
              </w:rPr>
              <w:t>3.1</w:t>
            </w:r>
            <w:r w:rsidR="001F77FC">
              <w:rPr>
                <w:rFonts w:eastAsiaTheme="minorEastAsia" w:cstheme="minorBidi"/>
                <w:iCs w:val="0"/>
                <w:noProof/>
                <w:color w:val="auto"/>
                <w:sz w:val="24"/>
                <w:szCs w:val="24"/>
                <w:lang w:val="nl-NL" w:eastAsia="nl-NL" w:bidi="ar-SA"/>
              </w:rPr>
              <w:tab/>
            </w:r>
            <w:r w:rsidR="001F77FC" w:rsidRPr="00470118">
              <w:rPr>
                <w:rStyle w:val="Hyperlink"/>
                <w:noProof/>
              </w:rPr>
              <w:t>Starting point</w:t>
            </w:r>
            <w:r w:rsidR="001F77FC">
              <w:rPr>
                <w:noProof/>
                <w:webHidden/>
              </w:rPr>
              <w:tab/>
            </w:r>
            <w:r w:rsidR="001F77FC">
              <w:rPr>
                <w:noProof/>
                <w:webHidden/>
              </w:rPr>
              <w:fldChar w:fldCharType="begin"/>
            </w:r>
            <w:r w:rsidR="001F77FC">
              <w:rPr>
                <w:noProof/>
                <w:webHidden/>
              </w:rPr>
              <w:instrText xml:space="preserve"> PAGEREF _Toc530673723 \h </w:instrText>
            </w:r>
            <w:r w:rsidR="001F77FC">
              <w:rPr>
                <w:noProof/>
                <w:webHidden/>
              </w:rPr>
            </w:r>
            <w:r w:rsidR="001F77FC">
              <w:rPr>
                <w:noProof/>
                <w:webHidden/>
              </w:rPr>
              <w:fldChar w:fldCharType="separate"/>
            </w:r>
            <w:r w:rsidR="001F77FC">
              <w:rPr>
                <w:noProof/>
                <w:webHidden/>
              </w:rPr>
              <w:t>9</w:t>
            </w:r>
            <w:r w:rsidR="001F77FC">
              <w:rPr>
                <w:noProof/>
                <w:webHidden/>
              </w:rPr>
              <w:fldChar w:fldCharType="end"/>
            </w:r>
          </w:hyperlink>
        </w:p>
        <w:p w14:paraId="3390893E" w14:textId="109E9341"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4" w:history="1">
            <w:r w:rsidR="001F77FC" w:rsidRPr="00470118">
              <w:rPr>
                <w:rStyle w:val="Hyperlink"/>
                <w:noProof/>
              </w:rPr>
              <w:t>3.2</w:t>
            </w:r>
            <w:r w:rsidR="001F77FC">
              <w:rPr>
                <w:rFonts w:eastAsiaTheme="minorEastAsia" w:cstheme="minorBidi"/>
                <w:iCs w:val="0"/>
                <w:noProof/>
                <w:color w:val="auto"/>
                <w:sz w:val="24"/>
                <w:szCs w:val="24"/>
                <w:lang w:val="nl-NL" w:eastAsia="nl-NL" w:bidi="ar-SA"/>
              </w:rPr>
              <w:tab/>
            </w:r>
            <w:r w:rsidR="001F77FC" w:rsidRPr="00470118">
              <w:rPr>
                <w:rStyle w:val="Hyperlink"/>
                <w:noProof/>
              </w:rPr>
              <w:t>Research questions</w:t>
            </w:r>
            <w:r w:rsidR="001F77FC">
              <w:rPr>
                <w:noProof/>
                <w:webHidden/>
              </w:rPr>
              <w:tab/>
            </w:r>
            <w:r w:rsidR="001F77FC">
              <w:rPr>
                <w:noProof/>
                <w:webHidden/>
              </w:rPr>
              <w:fldChar w:fldCharType="begin"/>
            </w:r>
            <w:r w:rsidR="001F77FC">
              <w:rPr>
                <w:noProof/>
                <w:webHidden/>
              </w:rPr>
              <w:instrText xml:space="preserve"> PAGEREF _Toc530673724 \h </w:instrText>
            </w:r>
            <w:r w:rsidR="001F77FC">
              <w:rPr>
                <w:noProof/>
                <w:webHidden/>
              </w:rPr>
            </w:r>
            <w:r w:rsidR="001F77FC">
              <w:rPr>
                <w:noProof/>
                <w:webHidden/>
              </w:rPr>
              <w:fldChar w:fldCharType="separate"/>
            </w:r>
            <w:r w:rsidR="001F77FC">
              <w:rPr>
                <w:noProof/>
                <w:webHidden/>
              </w:rPr>
              <w:t>10</w:t>
            </w:r>
            <w:r w:rsidR="001F77FC">
              <w:rPr>
                <w:noProof/>
                <w:webHidden/>
              </w:rPr>
              <w:fldChar w:fldCharType="end"/>
            </w:r>
          </w:hyperlink>
        </w:p>
        <w:p w14:paraId="4AEDEF0F" w14:textId="12A217A3"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5" w:history="1">
            <w:r w:rsidR="001F77FC" w:rsidRPr="00470118">
              <w:rPr>
                <w:rStyle w:val="Hyperlink"/>
                <w:noProof/>
              </w:rPr>
              <w:t>3.3</w:t>
            </w:r>
            <w:r w:rsidR="001F77FC">
              <w:rPr>
                <w:rFonts w:eastAsiaTheme="minorEastAsia" w:cstheme="minorBidi"/>
                <w:iCs w:val="0"/>
                <w:noProof/>
                <w:color w:val="auto"/>
                <w:sz w:val="24"/>
                <w:szCs w:val="24"/>
                <w:lang w:val="nl-NL" w:eastAsia="nl-NL" w:bidi="ar-SA"/>
              </w:rPr>
              <w:tab/>
            </w:r>
            <w:r w:rsidR="001F77FC" w:rsidRPr="00470118">
              <w:rPr>
                <w:rStyle w:val="Hyperlink"/>
                <w:noProof/>
              </w:rPr>
              <w:t>Roadmap</w:t>
            </w:r>
            <w:r w:rsidR="001F77FC">
              <w:rPr>
                <w:noProof/>
                <w:webHidden/>
              </w:rPr>
              <w:tab/>
            </w:r>
            <w:r w:rsidR="001F77FC">
              <w:rPr>
                <w:noProof/>
                <w:webHidden/>
              </w:rPr>
              <w:fldChar w:fldCharType="begin"/>
            </w:r>
            <w:r w:rsidR="001F77FC">
              <w:rPr>
                <w:noProof/>
                <w:webHidden/>
              </w:rPr>
              <w:instrText xml:space="preserve"> PAGEREF _Toc530673725 \h </w:instrText>
            </w:r>
            <w:r w:rsidR="001F77FC">
              <w:rPr>
                <w:noProof/>
                <w:webHidden/>
              </w:rPr>
            </w:r>
            <w:r w:rsidR="001F77FC">
              <w:rPr>
                <w:noProof/>
                <w:webHidden/>
              </w:rPr>
              <w:fldChar w:fldCharType="separate"/>
            </w:r>
            <w:r w:rsidR="001F77FC">
              <w:rPr>
                <w:noProof/>
                <w:webHidden/>
              </w:rPr>
              <w:t>11</w:t>
            </w:r>
            <w:r w:rsidR="001F77FC">
              <w:rPr>
                <w:noProof/>
                <w:webHidden/>
              </w:rPr>
              <w:fldChar w:fldCharType="end"/>
            </w:r>
          </w:hyperlink>
        </w:p>
        <w:p w14:paraId="24F8DCA1" w14:textId="12962845"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26" w:history="1">
            <w:r w:rsidR="001F77FC" w:rsidRPr="00470118">
              <w:rPr>
                <w:rStyle w:val="Hyperlink"/>
                <w:noProof/>
              </w:rPr>
              <w:t>4 Requirement analysis</w:t>
            </w:r>
            <w:r w:rsidR="001F77FC">
              <w:rPr>
                <w:noProof/>
                <w:webHidden/>
              </w:rPr>
              <w:tab/>
            </w:r>
            <w:r w:rsidR="001F77FC">
              <w:rPr>
                <w:noProof/>
                <w:webHidden/>
              </w:rPr>
              <w:fldChar w:fldCharType="begin"/>
            </w:r>
            <w:r w:rsidR="001F77FC">
              <w:rPr>
                <w:noProof/>
                <w:webHidden/>
              </w:rPr>
              <w:instrText xml:space="preserve"> PAGEREF _Toc530673726 \h </w:instrText>
            </w:r>
            <w:r w:rsidR="001F77FC">
              <w:rPr>
                <w:noProof/>
                <w:webHidden/>
              </w:rPr>
            </w:r>
            <w:r w:rsidR="001F77FC">
              <w:rPr>
                <w:noProof/>
                <w:webHidden/>
              </w:rPr>
              <w:fldChar w:fldCharType="separate"/>
            </w:r>
            <w:r w:rsidR="001F77FC">
              <w:rPr>
                <w:noProof/>
                <w:webHidden/>
              </w:rPr>
              <w:t>12</w:t>
            </w:r>
            <w:r w:rsidR="001F77FC">
              <w:rPr>
                <w:noProof/>
                <w:webHidden/>
              </w:rPr>
              <w:fldChar w:fldCharType="end"/>
            </w:r>
          </w:hyperlink>
        </w:p>
        <w:p w14:paraId="7A34DF95" w14:textId="43366209"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7" w:history="1">
            <w:r w:rsidR="001F77FC" w:rsidRPr="00470118">
              <w:rPr>
                <w:rStyle w:val="Hyperlink"/>
                <w:noProof/>
              </w:rPr>
              <w:t>4.1</w:t>
            </w:r>
            <w:r w:rsidR="001F77FC">
              <w:rPr>
                <w:rFonts w:eastAsiaTheme="minorEastAsia" w:cstheme="minorBidi"/>
                <w:iCs w:val="0"/>
                <w:noProof/>
                <w:color w:val="auto"/>
                <w:sz w:val="24"/>
                <w:szCs w:val="24"/>
                <w:lang w:val="nl-NL" w:eastAsia="nl-NL" w:bidi="ar-SA"/>
              </w:rPr>
              <w:tab/>
            </w:r>
            <w:r w:rsidR="001F77FC" w:rsidRPr="00470118">
              <w:rPr>
                <w:rStyle w:val="Hyperlink"/>
                <w:noProof/>
              </w:rPr>
              <w:t>Model requirements</w:t>
            </w:r>
            <w:r w:rsidR="001F77FC">
              <w:rPr>
                <w:noProof/>
                <w:webHidden/>
              </w:rPr>
              <w:tab/>
            </w:r>
            <w:r w:rsidR="001F77FC">
              <w:rPr>
                <w:noProof/>
                <w:webHidden/>
              </w:rPr>
              <w:fldChar w:fldCharType="begin"/>
            </w:r>
            <w:r w:rsidR="001F77FC">
              <w:rPr>
                <w:noProof/>
                <w:webHidden/>
              </w:rPr>
              <w:instrText xml:space="preserve"> PAGEREF _Toc530673727 \h </w:instrText>
            </w:r>
            <w:r w:rsidR="001F77FC">
              <w:rPr>
                <w:noProof/>
                <w:webHidden/>
              </w:rPr>
            </w:r>
            <w:r w:rsidR="001F77FC">
              <w:rPr>
                <w:noProof/>
                <w:webHidden/>
              </w:rPr>
              <w:fldChar w:fldCharType="separate"/>
            </w:r>
            <w:r w:rsidR="001F77FC">
              <w:rPr>
                <w:noProof/>
                <w:webHidden/>
              </w:rPr>
              <w:t>12</w:t>
            </w:r>
            <w:r w:rsidR="001F77FC">
              <w:rPr>
                <w:noProof/>
                <w:webHidden/>
              </w:rPr>
              <w:fldChar w:fldCharType="end"/>
            </w:r>
          </w:hyperlink>
        </w:p>
        <w:p w14:paraId="597241D3" w14:textId="5B91F2DB"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8" w:history="1">
            <w:r w:rsidR="001F77FC" w:rsidRPr="00470118">
              <w:rPr>
                <w:rStyle w:val="Hyperlink"/>
                <w:noProof/>
              </w:rPr>
              <w:t>4.2</w:t>
            </w:r>
            <w:r w:rsidR="001F77FC">
              <w:rPr>
                <w:rFonts w:eastAsiaTheme="minorEastAsia" w:cstheme="minorBidi"/>
                <w:iCs w:val="0"/>
                <w:noProof/>
                <w:color w:val="auto"/>
                <w:sz w:val="24"/>
                <w:szCs w:val="24"/>
                <w:lang w:val="nl-NL" w:eastAsia="nl-NL" w:bidi="ar-SA"/>
              </w:rPr>
              <w:tab/>
            </w:r>
            <w:r w:rsidR="001F77FC" w:rsidRPr="00470118">
              <w:rPr>
                <w:rStyle w:val="Hyperlink"/>
                <w:noProof/>
              </w:rPr>
              <w:t>Existing implementations</w:t>
            </w:r>
            <w:r w:rsidR="001F77FC">
              <w:rPr>
                <w:noProof/>
                <w:webHidden/>
              </w:rPr>
              <w:tab/>
            </w:r>
            <w:r w:rsidR="001F77FC">
              <w:rPr>
                <w:noProof/>
                <w:webHidden/>
              </w:rPr>
              <w:fldChar w:fldCharType="begin"/>
            </w:r>
            <w:r w:rsidR="001F77FC">
              <w:rPr>
                <w:noProof/>
                <w:webHidden/>
              </w:rPr>
              <w:instrText xml:space="preserve"> PAGEREF _Toc530673728 \h </w:instrText>
            </w:r>
            <w:r w:rsidR="001F77FC">
              <w:rPr>
                <w:noProof/>
                <w:webHidden/>
              </w:rPr>
            </w:r>
            <w:r w:rsidR="001F77FC">
              <w:rPr>
                <w:noProof/>
                <w:webHidden/>
              </w:rPr>
              <w:fldChar w:fldCharType="separate"/>
            </w:r>
            <w:r w:rsidR="001F77FC">
              <w:rPr>
                <w:noProof/>
                <w:webHidden/>
              </w:rPr>
              <w:t>13</w:t>
            </w:r>
            <w:r w:rsidR="001F77FC">
              <w:rPr>
                <w:noProof/>
                <w:webHidden/>
              </w:rPr>
              <w:fldChar w:fldCharType="end"/>
            </w:r>
          </w:hyperlink>
        </w:p>
        <w:p w14:paraId="0F542EAC" w14:textId="1E3A05C8"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29" w:history="1">
            <w:r w:rsidR="001F77FC" w:rsidRPr="00470118">
              <w:rPr>
                <w:rStyle w:val="Hyperlink"/>
                <w:noProof/>
              </w:rPr>
              <w:t>4.3</w:t>
            </w:r>
            <w:r w:rsidR="001F77FC">
              <w:rPr>
                <w:rFonts w:eastAsiaTheme="minorEastAsia" w:cstheme="minorBidi"/>
                <w:iCs w:val="0"/>
                <w:noProof/>
                <w:color w:val="auto"/>
                <w:sz w:val="24"/>
                <w:szCs w:val="24"/>
                <w:lang w:val="nl-NL" w:eastAsia="nl-NL" w:bidi="ar-SA"/>
              </w:rPr>
              <w:tab/>
            </w:r>
            <w:r w:rsidR="001F77FC" w:rsidRPr="00470118">
              <w:rPr>
                <w:rStyle w:val="Hyperlink"/>
                <w:noProof/>
              </w:rPr>
              <w:t>Comparison</w:t>
            </w:r>
            <w:r w:rsidR="001F77FC">
              <w:rPr>
                <w:noProof/>
                <w:webHidden/>
              </w:rPr>
              <w:tab/>
            </w:r>
            <w:r w:rsidR="001F77FC">
              <w:rPr>
                <w:noProof/>
                <w:webHidden/>
              </w:rPr>
              <w:fldChar w:fldCharType="begin"/>
            </w:r>
            <w:r w:rsidR="001F77FC">
              <w:rPr>
                <w:noProof/>
                <w:webHidden/>
              </w:rPr>
              <w:instrText xml:space="preserve"> PAGEREF _Toc530673729 \h </w:instrText>
            </w:r>
            <w:r w:rsidR="001F77FC">
              <w:rPr>
                <w:noProof/>
                <w:webHidden/>
              </w:rPr>
            </w:r>
            <w:r w:rsidR="001F77FC">
              <w:rPr>
                <w:noProof/>
                <w:webHidden/>
              </w:rPr>
              <w:fldChar w:fldCharType="separate"/>
            </w:r>
            <w:r w:rsidR="001F77FC">
              <w:rPr>
                <w:noProof/>
                <w:webHidden/>
              </w:rPr>
              <w:t>17</w:t>
            </w:r>
            <w:r w:rsidR="001F77FC">
              <w:rPr>
                <w:noProof/>
                <w:webHidden/>
              </w:rPr>
              <w:fldChar w:fldCharType="end"/>
            </w:r>
          </w:hyperlink>
        </w:p>
        <w:p w14:paraId="2B8F28FE" w14:textId="02779721"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0" w:history="1">
            <w:r w:rsidR="001F77FC" w:rsidRPr="00470118">
              <w:rPr>
                <w:rStyle w:val="Hyperlink"/>
                <w:noProof/>
              </w:rPr>
              <w:t>4.4</w:t>
            </w:r>
            <w:r w:rsidR="001F77FC">
              <w:rPr>
                <w:rFonts w:eastAsiaTheme="minorEastAsia" w:cstheme="minorBidi"/>
                <w:iCs w:val="0"/>
                <w:noProof/>
                <w:color w:val="auto"/>
                <w:sz w:val="24"/>
                <w:szCs w:val="24"/>
                <w:lang w:val="nl-NL" w:eastAsia="nl-NL" w:bidi="ar-SA"/>
              </w:rPr>
              <w:tab/>
            </w:r>
            <w:r w:rsidR="001F77FC" w:rsidRPr="00470118">
              <w:rPr>
                <w:rStyle w:val="Hyperlink"/>
                <w:noProof/>
              </w:rPr>
              <w:t>User values</w:t>
            </w:r>
            <w:r w:rsidR="001F77FC">
              <w:rPr>
                <w:noProof/>
                <w:webHidden/>
              </w:rPr>
              <w:tab/>
            </w:r>
            <w:r w:rsidR="001F77FC">
              <w:rPr>
                <w:noProof/>
                <w:webHidden/>
              </w:rPr>
              <w:fldChar w:fldCharType="begin"/>
            </w:r>
            <w:r w:rsidR="001F77FC">
              <w:rPr>
                <w:noProof/>
                <w:webHidden/>
              </w:rPr>
              <w:instrText xml:space="preserve"> PAGEREF _Toc530673730 \h </w:instrText>
            </w:r>
            <w:r w:rsidR="001F77FC">
              <w:rPr>
                <w:noProof/>
                <w:webHidden/>
              </w:rPr>
            </w:r>
            <w:r w:rsidR="001F77FC">
              <w:rPr>
                <w:noProof/>
                <w:webHidden/>
              </w:rPr>
              <w:fldChar w:fldCharType="separate"/>
            </w:r>
            <w:r w:rsidR="001F77FC">
              <w:rPr>
                <w:noProof/>
                <w:webHidden/>
              </w:rPr>
              <w:t>19</w:t>
            </w:r>
            <w:r w:rsidR="001F77FC">
              <w:rPr>
                <w:noProof/>
                <w:webHidden/>
              </w:rPr>
              <w:fldChar w:fldCharType="end"/>
            </w:r>
          </w:hyperlink>
        </w:p>
        <w:p w14:paraId="2E246E11" w14:textId="22B114C5"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1" w:history="1">
            <w:r w:rsidR="001F77FC" w:rsidRPr="00470118">
              <w:rPr>
                <w:rStyle w:val="Hyperlink"/>
                <w:noProof/>
              </w:rPr>
              <w:t>4.5</w:t>
            </w:r>
            <w:r w:rsidR="001F77FC">
              <w:rPr>
                <w:rFonts w:eastAsiaTheme="minorEastAsia" w:cstheme="minorBidi"/>
                <w:iCs w:val="0"/>
                <w:noProof/>
                <w:color w:val="auto"/>
                <w:sz w:val="24"/>
                <w:szCs w:val="24"/>
                <w:lang w:val="nl-NL" w:eastAsia="nl-NL" w:bidi="ar-SA"/>
              </w:rPr>
              <w:tab/>
            </w:r>
            <w:r w:rsidR="001F77FC" w:rsidRPr="00470118">
              <w:rPr>
                <w:rStyle w:val="Hyperlink"/>
                <w:noProof/>
              </w:rPr>
              <w:t>Data acquisition</w:t>
            </w:r>
            <w:r w:rsidR="001F77FC">
              <w:rPr>
                <w:noProof/>
                <w:webHidden/>
              </w:rPr>
              <w:tab/>
            </w:r>
            <w:r w:rsidR="001F77FC">
              <w:rPr>
                <w:noProof/>
                <w:webHidden/>
              </w:rPr>
              <w:fldChar w:fldCharType="begin"/>
            </w:r>
            <w:r w:rsidR="001F77FC">
              <w:rPr>
                <w:noProof/>
                <w:webHidden/>
              </w:rPr>
              <w:instrText xml:space="preserve"> PAGEREF _Toc530673731 \h </w:instrText>
            </w:r>
            <w:r w:rsidR="001F77FC">
              <w:rPr>
                <w:noProof/>
                <w:webHidden/>
              </w:rPr>
            </w:r>
            <w:r w:rsidR="001F77FC">
              <w:rPr>
                <w:noProof/>
                <w:webHidden/>
              </w:rPr>
              <w:fldChar w:fldCharType="separate"/>
            </w:r>
            <w:r w:rsidR="001F77FC">
              <w:rPr>
                <w:noProof/>
                <w:webHidden/>
              </w:rPr>
              <w:t>19</w:t>
            </w:r>
            <w:r w:rsidR="001F77FC">
              <w:rPr>
                <w:noProof/>
                <w:webHidden/>
              </w:rPr>
              <w:fldChar w:fldCharType="end"/>
            </w:r>
          </w:hyperlink>
        </w:p>
        <w:p w14:paraId="469F5B31" w14:textId="4EB7185B"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2" w:history="1">
            <w:r w:rsidR="001F77FC" w:rsidRPr="00470118">
              <w:rPr>
                <w:rStyle w:val="Hyperlink"/>
                <w:noProof/>
              </w:rPr>
              <w:t>4.6</w:t>
            </w:r>
            <w:r w:rsidR="001F77FC">
              <w:rPr>
                <w:rFonts w:eastAsiaTheme="minorEastAsia" w:cstheme="minorBidi"/>
                <w:iCs w:val="0"/>
                <w:noProof/>
                <w:color w:val="auto"/>
                <w:sz w:val="24"/>
                <w:szCs w:val="24"/>
                <w:lang w:val="nl-NL" w:eastAsia="nl-NL" w:bidi="ar-SA"/>
              </w:rPr>
              <w:tab/>
            </w:r>
            <w:r w:rsidR="001F77FC" w:rsidRPr="00470118">
              <w:rPr>
                <w:rStyle w:val="Hyperlink"/>
                <w:noProof/>
              </w:rPr>
              <w:t>Conclusions</w:t>
            </w:r>
            <w:r w:rsidR="001F77FC">
              <w:rPr>
                <w:noProof/>
                <w:webHidden/>
              </w:rPr>
              <w:tab/>
            </w:r>
            <w:r w:rsidR="001F77FC">
              <w:rPr>
                <w:noProof/>
                <w:webHidden/>
              </w:rPr>
              <w:fldChar w:fldCharType="begin"/>
            </w:r>
            <w:r w:rsidR="001F77FC">
              <w:rPr>
                <w:noProof/>
                <w:webHidden/>
              </w:rPr>
              <w:instrText xml:space="preserve"> PAGEREF _Toc530673732 \h </w:instrText>
            </w:r>
            <w:r w:rsidR="001F77FC">
              <w:rPr>
                <w:noProof/>
                <w:webHidden/>
              </w:rPr>
            </w:r>
            <w:r w:rsidR="001F77FC">
              <w:rPr>
                <w:noProof/>
                <w:webHidden/>
              </w:rPr>
              <w:fldChar w:fldCharType="separate"/>
            </w:r>
            <w:r w:rsidR="001F77FC">
              <w:rPr>
                <w:noProof/>
                <w:webHidden/>
              </w:rPr>
              <w:t>20</w:t>
            </w:r>
            <w:r w:rsidR="001F77FC">
              <w:rPr>
                <w:noProof/>
                <w:webHidden/>
              </w:rPr>
              <w:fldChar w:fldCharType="end"/>
            </w:r>
          </w:hyperlink>
        </w:p>
        <w:p w14:paraId="6A7A388C" w14:textId="476AF8C3"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33" w:history="1">
            <w:r w:rsidR="001F77FC" w:rsidRPr="00470118">
              <w:rPr>
                <w:rStyle w:val="Hyperlink"/>
                <w:noProof/>
              </w:rPr>
              <w:t>5 Concept design</w:t>
            </w:r>
            <w:r w:rsidR="001F77FC">
              <w:rPr>
                <w:noProof/>
                <w:webHidden/>
              </w:rPr>
              <w:tab/>
            </w:r>
            <w:r w:rsidR="001F77FC">
              <w:rPr>
                <w:noProof/>
                <w:webHidden/>
              </w:rPr>
              <w:fldChar w:fldCharType="begin"/>
            </w:r>
            <w:r w:rsidR="001F77FC">
              <w:rPr>
                <w:noProof/>
                <w:webHidden/>
              </w:rPr>
              <w:instrText xml:space="preserve"> PAGEREF _Toc530673733 \h </w:instrText>
            </w:r>
            <w:r w:rsidR="001F77FC">
              <w:rPr>
                <w:noProof/>
                <w:webHidden/>
              </w:rPr>
            </w:r>
            <w:r w:rsidR="001F77FC">
              <w:rPr>
                <w:noProof/>
                <w:webHidden/>
              </w:rPr>
              <w:fldChar w:fldCharType="separate"/>
            </w:r>
            <w:r w:rsidR="001F77FC">
              <w:rPr>
                <w:noProof/>
                <w:webHidden/>
              </w:rPr>
              <w:t>22</w:t>
            </w:r>
            <w:r w:rsidR="001F77FC">
              <w:rPr>
                <w:noProof/>
                <w:webHidden/>
              </w:rPr>
              <w:fldChar w:fldCharType="end"/>
            </w:r>
          </w:hyperlink>
        </w:p>
        <w:p w14:paraId="6DD83337" w14:textId="18B317FB"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4" w:history="1">
            <w:r w:rsidR="001F77FC" w:rsidRPr="00470118">
              <w:rPr>
                <w:rStyle w:val="Hyperlink"/>
                <w:noProof/>
              </w:rPr>
              <w:t>5.1</w:t>
            </w:r>
            <w:r w:rsidR="001F77FC">
              <w:rPr>
                <w:rFonts w:eastAsiaTheme="minorEastAsia" w:cstheme="minorBidi"/>
                <w:iCs w:val="0"/>
                <w:noProof/>
                <w:color w:val="auto"/>
                <w:sz w:val="24"/>
                <w:szCs w:val="24"/>
                <w:lang w:val="nl-NL" w:eastAsia="nl-NL" w:bidi="ar-SA"/>
              </w:rPr>
              <w:tab/>
            </w:r>
            <w:r w:rsidR="001F77FC" w:rsidRPr="00470118">
              <w:rPr>
                <w:rStyle w:val="Hyperlink"/>
                <w:noProof/>
              </w:rPr>
              <w:t>High-level overview</w:t>
            </w:r>
            <w:r w:rsidR="001F77FC">
              <w:rPr>
                <w:noProof/>
                <w:webHidden/>
              </w:rPr>
              <w:tab/>
            </w:r>
            <w:r w:rsidR="001F77FC">
              <w:rPr>
                <w:noProof/>
                <w:webHidden/>
              </w:rPr>
              <w:fldChar w:fldCharType="begin"/>
            </w:r>
            <w:r w:rsidR="001F77FC">
              <w:rPr>
                <w:noProof/>
                <w:webHidden/>
              </w:rPr>
              <w:instrText xml:space="preserve"> PAGEREF _Toc530673734 \h </w:instrText>
            </w:r>
            <w:r w:rsidR="001F77FC">
              <w:rPr>
                <w:noProof/>
                <w:webHidden/>
              </w:rPr>
            </w:r>
            <w:r w:rsidR="001F77FC">
              <w:rPr>
                <w:noProof/>
                <w:webHidden/>
              </w:rPr>
              <w:fldChar w:fldCharType="separate"/>
            </w:r>
            <w:r w:rsidR="001F77FC">
              <w:rPr>
                <w:noProof/>
                <w:webHidden/>
              </w:rPr>
              <w:t>22</w:t>
            </w:r>
            <w:r w:rsidR="001F77FC">
              <w:rPr>
                <w:noProof/>
                <w:webHidden/>
              </w:rPr>
              <w:fldChar w:fldCharType="end"/>
            </w:r>
          </w:hyperlink>
        </w:p>
        <w:p w14:paraId="1A31B573" w14:textId="030182E1"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5" w:history="1">
            <w:r w:rsidR="001F77FC" w:rsidRPr="00470118">
              <w:rPr>
                <w:rStyle w:val="Hyperlink"/>
                <w:noProof/>
              </w:rPr>
              <w:t>5.2</w:t>
            </w:r>
            <w:r w:rsidR="001F77FC">
              <w:rPr>
                <w:rFonts w:eastAsiaTheme="minorEastAsia" w:cstheme="minorBidi"/>
                <w:iCs w:val="0"/>
                <w:noProof/>
                <w:color w:val="auto"/>
                <w:sz w:val="24"/>
                <w:szCs w:val="24"/>
                <w:lang w:val="nl-NL" w:eastAsia="nl-NL" w:bidi="ar-SA"/>
              </w:rPr>
              <w:tab/>
            </w:r>
            <w:r w:rsidR="001F77FC" w:rsidRPr="00470118">
              <w:rPr>
                <w:rStyle w:val="Hyperlink"/>
                <w:noProof/>
              </w:rPr>
              <w:t>Assumptions</w:t>
            </w:r>
            <w:r w:rsidR="001F77FC">
              <w:rPr>
                <w:noProof/>
                <w:webHidden/>
              </w:rPr>
              <w:tab/>
            </w:r>
            <w:r w:rsidR="001F77FC">
              <w:rPr>
                <w:noProof/>
                <w:webHidden/>
              </w:rPr>
              <w:fldChar w:fldCharType="begin"/>
            </w:r>
            <w:r w:rsidR="001F77FC">
              <w:rPr>
                <w:noProof/>
                <w:webHidden/>
              </w:rPr>
              <w:instrText xml:space="preserve"> PAGEREF _Toc530673735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000AC8FC" w14:textId="489FBB4A"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6" w:history="1">
            <w:r w:rsidR="001F77FC" w:rsidRPr="00470118">
              <w:rPr>
                <w:rStyle w:val="Hyperlink"/>
                <w:noProof/>
              </w:rPr>
              <w:t>5.3</w:t>
            </w:r>
            <w:r w:rsidR="001F77FC">
              <w:rPr>
                <w:rFonts w:eastAsiaTheme="minorEastAsia" w:cstheme="minorBidi"/>
                <w:iCs w:val="0"/>
                <w:noProof/>
                <w:color w:val="auto"/>
                <w:sz w:val="24"/>
                <w:szCs w:val="24"/>
                <w:lang w:val="nl-NL" w:eastAsia="nl-NL" w:bidi="ar-SA"/>
              </w:rPr>
              <w:tab/>
            </w:r>
            <w:r w:rsidR="001F77FC" w:rsidRPr="00470118">
              <w:rPr>
                <w:rStyle w:val="Hyperlink"/>
                <w:noProof/>
              </w:rPr>
              <w:t>Processing incoming data</w:t>
            </w:r>
            <w:r w:rsidR="001F77FC">
              <w:rPr>
                <w:noProof/>
                <w:webHidden/>
              </w:rPr>
              <w:tab/>
            </w:r>
            <w:r w:rsidR="001F77FC">
              <w:rPr>
                <w:noProof/>
                <w:webHidden/>
              </w:rPr>
              <w:fldChar w:fldCharType="begin"/>
            </w:r>
            <w:r w:rsidR="001F77FC">
              <w:rPr>
                <w:noProof/>
                <w:webHidden/>
              </w:rPr>
              <w:instrText xml:space="preserve"> PAGEREF _Toc530673736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38CD149C" w14:textId="6F60365F"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7" w:history="1">
            <w:r w:rsidR="001F77FC" w:rsidRPr="00470118">
              <w:rPr>
                <w:rStyle w:val="Hyperlink"/>
                <w:noProof/>
              </w:rPr>
              <w:t>5.3.1</w:t>
            </w:r>
            <w:r w:rsidR="001F77FC">
              <w:rPr>
                <w:rFonts w:eastAsiaTheme="minorEastAsia" w:cstheme="minorBidi"/>
                <w:noProof/>
                <w:color w:val="auto"/>
                <w:sz w:val="24"/>
                <w:szCs w:val="24"/>
                <w:lang w:val="nl-NL" w:eastAsia="nl-NL" w:bidi="ar-SA"/>
              </w:rPr>
              <w:tab/>
            </w:r>
            <w:r w:rsidR="001F77FC" w:rsidRPr="00470118">
              <w:rPr>
                <w:rStyle w:val="Hyperlink"/>
                <w:noProof/>
              </w:rPr>
              <w:t>Dataset</w:t>
            </w:r>
            <w:r w:rsidR="001F77FC">
              <w:rPr>
                <w:noProof/>
                <w:webHidden/>
              </w:rPr>
              <w:tab/>
            </w:r>
            <w:r w:rsidR="001F77FC">
              <w:rPr>
                <w:noProof/>
                <w:webHidden/>
              </w:rPr>
              <w:fldChar w:fldCharType="begin"/>
            </w:r>
            <w:r w:rsidR="001F77FC">
              <w:rPr>
                <w:noProof/>
                <w:webHidden/>
              </w:rPr>
              <w:instrText xml:space="preserve"> PAGEREF _Toc530673737 \h </w:instrText>
            </w:r>
            <w:r w:rsidR="001F77FC">
              <w:rPr>
                <w:noProof/>
                <w:webHidden/>
              </w:rPr>
            </w:r>
            <w:r w:rsidR="001F77FC">
              <w:rPr>
                <w:noProof/>
                <w:webHidden/>
              </w:rPr>
              <w:fldChar w:fldCharType="separate"/>
            </w:r>
            <w:r w:rsidR="001F77FC">
              <w:rPr>
                <w:noProof/>
                <w:webHidden/>
              </w:rPr>
              <w:t>23</w:t>
            </w:r>
            <w:r w:rsidR="001F77FC">
              <w:rPr>
                <w:noProof/>
                <w:webHidden/>
              </w:rPr>
              <w:fldChar w:fldCharType="end"/>
            </w:r>
          </w:hyperlink>
        </w:p>
        <w:p w14:paraId="2E9C6CD5" w14:textId="7AA6BDDD"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38" w:history="1">
            <w:r w:rsidR="001F77FC" w:rsidRPr="00470118">
              <w:rPr>
                <w:rStyle w:val="Hyperlink"/>
                <w:noProof/>
              </w:rPr>
              <w:t>5.3.2</w:t>
            </w:r>
            <w:r w:rsidR="001F77FC">
              <w:rPr>
                <w:rFonts w:eastAsiaTheme="minorEastAsia" w:cstheme="minorBidi"/>
                <w:noProof/>
                <w:color w:val="auto"/>
                <w:sz w:val="24"/>
                <w:szCs w:val="24"/>
                <w:lang w:val="nl-NL" w:eastAsia="nl-NL" w:bidi="ar-SA"/>
              </w:rPr>
              <w:tab/>
            </w:r>
            <w:r w:rsidR="001F77FC" w:rsidRPr="00470118">
              <w:rPr>
                <w:rStyle w:val="Hyperlink"/>
                <w:noProof/>
              </w:rPr>
              <w:t>Data stream</w:t>
            </w:r>
            <w:r w:rsidR="001F77FC">
              <w:rPr>
                <w:noProof/>
                <w:webHidden/>
              </w:rPr>
              <w:tab/>
            </w:r>
            <w:r w:rsidR="001F77FC">
              <w:rPr>
                <w:noProof/>
                <w:webHidden/>
              </w:rPr>
              <w:fldChar w:fldCharType="begin"/>
            </w:r>
            <w:r w:rsidR="001F77FC">
              <w:rPr>
                <w:noProof/>
                <w:webHidden/>
              </w:rPr>
              <w:instrText xml:space="preserve"> PAGEREF _Toc530673738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207E56B" w14:textId="5AAAC675"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39" w:history="1">
            <w:r w:rsidR="001F77FC" w:rsidRPr="00470118">
              <w:rPr>
                <w:rStyle w:val="Hyperlink"/>
                <w:noProof/>
              </w:rPr>
              <w:t>5.4</w:t>
            </w:r>
            <w:r w:rsidR="001F77FC">
              <w:rPr>
                <w:rFonts w:eastAsiaTheme="minorEastAsia" w:cstheme="minorBidi"/>
                <w:iCs w:val="0"/>
                <w:noProof/>
                <w:color w:val="auto"/>
                <w:sz w:val="24"/>
                <w:szCs w:val="24"/>
                <w:lang w:val="nl-NL" w:eastAsia="nl-NL" w:bidi="ar-SA"/>
              </w:rPr>
              <w:tab/>
            </w:r>
            <w:r w:rsidR="001F77FC" w:rsidRPr="00470118">
              <w:rPr>
                <w:rStyle w:val="Hyperlink"/>
                <w:noProof/>
              </w:rPr>
              <w:t>Activity prediction</w:t>
            </w:r>
            <w:r w:rsidR="001F77FC">
              <w:rPr>
                <w:noProof/>
                <w:webHidden/>
              </w:rPr>
              <w:tab/>
            </w:r>
            <w:r w:rsidR="001F77FC">
              <w:rPr>
                <w:noProof/>
                <w:webHidden/>
              </w:rPr>
              <w:fldChar w:fldCharType="begin"/>
            </w:r>
            <w:r w:rsidR="001F77FC">
              <w:rPr>
                <w:noProof/>
                <w:webHidden/>
              </w:rPr>
              <w:instrText xml:space="preserve"> PAGEREF _Toc530673739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3F922FF" w14:textId="15D8167B"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0" w:history="1">
            <w:r w:rsidR="001F77FC" w:rsidRPr="00470118">
              <w:rPr>
                <w:rStyle w:val="Hyperlink"/>
                <w:noProof/>
              </w:rPr>
              <w:t>5.4.1</w:t>
            </w:r>
            <w:r w:rsidR="001F77FC">
              <w:rPr>
                <w:rFonts w:eastAsiaTheme="minorEastAsia" w:cstheme="minorBidi"/>
                <w:noProof/>
                <w:color w:val="auto"/>
                <w:sz w:val="24"/>
                <w:szCs w:val="24"/>
                <w:lang w:val="nl-NL" w:eastAsia="nl-NL" w:bidi="ar-SA"/>
              </w:rPr>
              <w:tab/>
            </w:r>
            <w:r w:rsidR="001F77FC" w:rsidRPr="00470118">
              <w:rPr>
                <w:rStyle w:val="Hyperlink"/>
                <w:noProof/>
              </w:rPr>
              <w:t>Expectation Maximization</w:t>
            </w:r>
            <w:r w:rsidR="001F77FC">
              <w:rPr>
                <w:noProof/>
                <w:webHidden/>
              </w:rPr>
              <w:tab/>
            </w:r>
            <w:r w:rsidR="001F77FC">
              <w:rPr>
                <w:noProof/>
                <w:webHidden/>
              </w:rPr>
              <w:fldChar w:fldCharType="begin"/>
            </w:r>
            <w:r w:rsidR="001F77FC">
              <w:rPr>
                <w:noProof/>
                <w:webHidden/>
              </w:rPr>
              <w:instrText xml:space="preserve"> PAGEREF _Toc530673740 \h </w:instrText>
            </w:r>
            <w:r w:rsidR="001F77FC">
              <w:rPr>
                <w:noProof/>
                <w:webHidden/>
              </w:rPr>
            </w:r>
            <w:r w:rsidR="001F77FC">
              <w:rPr>
                <w:noProof/>
                <w:webHidden/>
              </w:rPr>
              <w:fldChar w:fldCharType="separate"/>
            </w:r>
            <w:r w:rsidR="001F77FC">
              <w:rPr>
                <w:noProof/>
                <w:webHidden/>
              </w:rPr>
              <w:t>24</w:t>
            </w:r>
            <w:r w:rsidR="001F77FC">
              <w:rPr>
                <w:noProof/>
                <w:webHidden/>
              </w:rPr>
              <w:fldChar w:fldCharType="end"/>
            </w:r>
          </w:hyperlink>
        </w:p>
        <w:p w14:paraId="47C06468" w14:textId="57139DFF"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1" w:history="1">
            <w:r w:rsidR="001F77FC" w:rsidRPr="00470118">
              <w:rPr>
                <w:rStyle w:val="Hyperlink"/>
                <w:noProof/>
              </w:rPr>
              <w:t>5.4.2</w:t>
            </w:r>
            <w:r w:rsidR="001F77FC">
              <w:rPr>
                <w:rFonts w:eastAsiaTheme="minorEastAsia" w:cstheme="minorBidi"/>
                <w:noProof/>
                <w:color w:val="auto"/>
                <w:sz w:val="24"/>
                <w:szCs w:val="24"/>
                <w:lang w:val="nl-NL" w:eastAsia="nl-NL" w:bidi="ar-SA"/>
              </w:rPr>
              <w:tab/>
            </w:r>
            <w:r w:rsidR="001F77FC" w:rsidRPr="00470118">
              <w:rPr>
                <w:rStyle w:val="Hyperlink"/>
                <w:noProof/>
              </w:rPr>
              <w:t>Apriori algorithm</w:t>
            </w:r>
            <w:r w:rsidR="001F77FC">
              <w:rPr>
                <w:noProof/>
                <w:webHidden/>
              </w:rPr>
              <w:tab/>
            </w:r>
            <w:r w:rsidR="001F77FC">
              <w:rPr>
                <w:noProof/>
                <w:webHidden/>
              </w:rPr>
              <w:fldChar w:fldCharType="begin"/>
            </w:r>
            <w:r w:rsidR="001F77FC">
              <w:rPr>
                <w:noProof/>
                <w:webHidden/>
              </w:rPr>
              <w:instrText xml:space="preserve"> PAGEREF _Toc530673741 \h </w:instrText>
            </w:r>
            <w:r w:rsidR="001F77FC">
              <w:rPr>
                <w:noProof/>
                <w:webHidden/>
              </w:rPr>
            </w:r>
            <w:r w:rsidR="001F77FC">
              <w:rPr>
                <w:noProof/>
                <w:webHidden/>
              </w:rPr>
              <w:fldChar w:fldCharType="separate"/>
            </w:r>
            <w:r w:rsidR="001F77FC">
              <w:rPr>
                <w:noProof/>
                <w:webHidden/>
              </w:rPr>
              <w:t>25</w:t>
            </w:r>
            <w:r w:rsidR="001F77FC">
              <w:rPr>
                <w:noProof/>
                <w:webHidden/>
              </w:rPr>
              <w:fldChar w:fldCharType="end"/>
            </w:r>
          </w:hyperlink>
        </w:p>
        <w:p w14:paraId="3AD8C678" w14:textId="54D961E8"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2" w:history="1">
            <w:r w:rsidR="001F77FC" w:rsidRPr="00470118">
              <w:rPr>
                <w:rStyle w:val="Hyperlink"/>
                <w:noProof/>
              </w:rPr>
              <w:t>5.5</w:t>
            </w:r>
            <w:r w:rsidR="001F77FC">
              <w:rPr>
                <w:rFonts w:eastAsiaTheme="minorEastAsia" w:cstheme="minorBidi"/>
                <w:iCs w:val="0"/>
                <w:noProof/>
                <w:color w:val="auto"/>
                <w:sz w:val="24"/>
                <w:szCs w:val="24"/>
                <w:lang w:val="nl-NL" w:eastAsia="nl-NL" w:bidi="ar-SA"/>
              </w:rPr>
              <w:tab/>
            </w:r>
            <w:r w:rsidR="001F77FC" w:rsidRPr="00470118">
              <w:rPr>
                <w:rStyle w:val="Hyperlink"/>
                <w:noProof/>
              </w:rPr>
              <w:t>Value based design</w:t>
            </w:r>
            <w:r w:rsidR="001F77FC">
              <w:rPr>
                <w:noProof/>
                <w:webHidden/>
              </w:rPr>
              <w:tab/>
            </w:r>
            <w:r w:rsidR="001F77FC">
              <w:rPr>
                <w:noProof/>
                <w:webHidden/>
              </w:rPr>
              <w:fldChar w:fldCharType="begin"/>
            </w:r>
            <w:r w:rsidR="001F77FC">
              <w:rPr>
                <w:noProof/>
                <w:webHidden/>
              </w:rPr>
              <w:instrText xml:space="preserve"> PAGEREF _Toc530673742 \h </w:instrText>
            </w:r>
            <w:r w:rsidR="001F77FC">
              <w:rPr>
                <w:noProof/>
                <w:webHidden/>
              </w:rPr>
            </w:r>
            <w:r w:rsidR="001F77FC">
              <w:rPr>
                <w:noProof/>
                <w:webHidden/>
              </w:rPr>
              <w:fldChar w:fldCharType="separate"/>
            </w:r>
            <w:r w:rsidR="001F77FC">
              <w:rPr>
                <w:noProof/>
                <w:webHidden/>
              </w:rPr>
              <w:t>27</w:t>
            </w:r>
            <w:r w:rsidR="001F77FC">
              <w:rPr>
                <w:noProof/>
                <w:webHidden/>
              </w:rPr>
              <w:fldChar w:fldCharType="end"/>
            </w:r>
          </w:hyperlink>
        </w:p>
        <w:p w14:paraId="2942B785" w14:textId="192A0EB5"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3" w:history="1">
            <w:r w:rsidR="001F77FC" w:rsidRPr="00470118">
              <w:rPr>
                <w:rStyle w:val="Hyperlink"/>
                <w:noProof/>
              </w:rPr>
              <w:t>5.5.1</w:t>
            </w:r>
            <w:r w:rsidR="001F77FC">
              <w:rPr>
                <w:rFonts w:eastAsiaTheme="minorEastAsia" w:cstheme="minorBidi"/>
                <w:noProof/>
                <w:color w:val="auto"/>
                <w:sz w:val="24"/>
                <w:szCs w:val="24"/>
                <w:lang w:val="nl-NL" w:eastAsia="nl-NL" w:bidi="ar-SA"/>
              </w:rPr>
              <w:tab/>
            </w:r>
            <w:r w:rsidR="001F77FC" w:rsidRPr="00470118">
              <w:rPr>
                <w:rStyle w:val="Hyperlink"/>
                <w:noProof/>
              </w:rPr>
              <w:t>The appropriate time</w:t>
            </w:r>
            <w:r w:rsidR="001F77FC">
              <w:rPr>
                <w:noProof/>
                <w:webHidden/>
              </w:rPr>
              <w:tab/>
            </w:r>
            <w:r w:rsidR="001F77FC">
              <w:rPr>
                <w:noProof/>
                <w:webHidden/>
              </w:rPr>
              <w:fldChar w:fldCharType="begin"/>
            </w:r>
            <w:r w:rsidR="001F77FC">
              <w:rPr>
                <w:noProof/>
                <w:webHidden/>
              </w:rPr>
              <w:instrText xml:space="preserve"> PAGEREF _Toc530673743 \h </w:instrText>
            </w:r>
            <w:r w:rsidR="001F77FC">
              <w:rPr>
                <w:noProof/>
                <w:webHidden/>
              </w:rPr>
            </w:r>
            <w:r w:rsidR="001F77FC">
              <w:rPr>
                <w:noProof/>
                <w:webHidden/>
              </w:rPr>
              <w:fldChar w:fldCharType="separate"/>
            </w:r>
            <w:r w:rsidR="001F77FC">
              <w:rPr>
                <w:noProof/>
                <w:webHidden/>
              </w:rPr>
              <w:t>27</w:t>
            </w:r>
            <w:r w:rsidR="001F77FC">
              <w:rPr>
                <w:noProof/>
                <w:webHidden/>
              </w:rPr>
              <w:fldChar w:fldCharType="end"/>
            </w:r>
          </w:hyperlink>
        </w:p>
        <w:p w14:paraId="7F873F8E" w14:textId="33EBC354"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4" w:history="1">
            <w:r w:rsidR="001F77FC" w:rsidRPr="00470118">
              <w:rPr>
                <w:rStyle w:val="Hyperlink"/>
                <w:noProof/>
              </w:rPr>
              <w:t>5.5.2</w:t>
            </w:r>
            <w:r w:rsidR="001F77FC">
              <w:rPr>
                <w:rFonts w:eastAsiaTheme="minorEastAsia" w:cstheme="minorBidi"/>
                <w:noProof/>
                <w:color w:val="auto"/>
                <w:sz w:val="24"/>
                <w:szCs w:val="24"/>
                <w:lang w:val="nl-NL" w:eastAsia="nl-NL" w:bidi="ar-SA"/>
              </w:rPr>
              <w:tab/>
            </w:r>
            <w:r w:rsidR="001F77FC" w:rsidRPr="00470118">
              <w:rPr>
                <w:rStyle w:val="Hyperlink"/>
                <w:noProof/>
              </w:rPr>
              <w:t>Which values</w:t>
            </w:r>
            <w:r w:rsidR="001F77FC">
              <w:rPr>
                <w:noProof/>
                <w:webHidden/>
              </w:rPr>
              <w:tab/>
            </w:r>
            <w:r w:rsidR="001F77FC">
              <w:rPr>
                <w:noProof/>
                <w:webHidden/>
              </w:rPr>
              <w:fldChar w:fldCharType="begin"/>
            </w:r>
            <w:r w:rsidR="001F77FC">
              <w:rPr>
                <w:noProof/>
                <w:webHidden/>
              </w:rPr>
              <w:instrText xml:space="preserve"> PAGEREF _Toc530673744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029E2D6A" w14:textId="4704346E"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5" w:history="1">
            <w:r w:rsidR="001F77FC" w:rsidRPr="00470118">
              <w:rPr>
                <w:rStyle w:val="Hyperlink"/>
                <w:noProof/>
              </w:rPr>
              <w:t>5.6</w:t>
            </w:r>
            <w:r w:rsidR="001F77FC">
              <w:rPr>
                <w:rFonts w:eastAsiaTheme="minorEastAsia" w:cstheme="minorBidi"/>
                <w:iCs w:val="0"/>
                <w:noProof/>
                <w:color w:val="auto"/>
                <w:sz w:val="24"/>
                <w:szCs w:val="24"/>
                <w:lang w:val="nl-NL" w:eastAsia="nl-NL" w:bidi="ar-SA"/>
              </w:rPr>
              <w:tab/>
            </w:r>
            <w:r w:rsidR="001F77FC" w:rsidRPr="00470118">
              <w:rPr>
                <w:rStyle w:val="Hyperlink"/>
                <w:noProof/>
              </w:rPr>
              <w:t>Statistical analysis</w:t>
            </w:r>
            <w:r w:rsidR="001F77FC">
              <w:rPr>
                <w:noProof/>
                <w:webHidden/>
              </w:rPr>
              <w:tab/>
            </w:r>
            <w:r w:rsidR="001F77FC">
              <w:rPr>
                <w:noProof/>
                <w:webHidden/>
              </w:rPr>
              <w:fldChar w:fldCharType="begin"/>
            </w:r>
            <w:r w:rsidR="001F77FC">
              <w:rPr>
                <w:noProof/>
                <w:webHidden/>
              </w:rPr>
              <w:instrText xml:space="preserve"> PAGEREF _Toc530673745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0940F4AF" w14:textId="55C8945C"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6" w:history="1">
            <w:r w:rsidR="001F77FC" w:rsidRPr="00470118">
              <w:rPr>
                <w:rStyle w:val="Hyperlink"/>
                <w:noProof/>
              </w:rPr>
              <w:t>5.7</w:t>
            </w:r>
            <w:r w:rsidR="001F77FC">
              <w:rPr>
                <w:rFonts w:eastAsiaTheme="minorEastAsia" w:cstheme="minorBidi"/>
                <w:iCs w:val="0"/>
                <w:noProof/>
                <w:color w:val="auto"/>
                <w:sz w:val="24"/>
                <w:szCs w:val="24"/>
                <w:lang w:val="nl-NL" w:eastAsia="nl-NL" w:bidi="ar-SA"/>
              </w:rPr>
              <w:tab/>
            </w:r>
            <w:r w:rsidR="001F77FC" w:rsidRPr="00470118">
              <w:rPr>
                <w:rStyle w:val="Hyperlink"/>
                <w:noProof/>
              </w:rPr>
              <w:t>Concept description</w:t>
            </w:r>
            <w:r w:rsidR="001F77FC">
              <w:rPr>
                <w:noProof/>
                <w:webHidden/>
              </w:rPr>
              <w:tab/>
            </w:r>
            <w:r w:rsidR="001F77FC">
              <w:rPr>
                <w:noProof/>
                <w:webHidden/>
              </w:rPr>
              <w:fldChar w:fldCharType="begin"/>
            </w:r>
            <w:r w:rsidR="001F77FC">
              <w:rPr>
                <w:noProof/>
                <w:webHidden/>
              </w:rPr>
              <w:instrText xml:space="preserve"> PAGEREF _Toc530673746 \h </w:instrText>
            </w:r>
            <w:r w:rsidR="001F77FC">
              <w:rPr>
                <w:noProof/>
                <w:webHidden/>
              </w:rPr>
            </w:r>
            <w:r w:rsidR="001F77FC">
              <w:rPr>
                <w:noProof/>
                <w:webHidden/>
              </w:rPr>
              <w:fldChar w:fldCharType="separate"/>
            </w:r>
            <w:r w:rsidR="001F77FC">
              <w:rPr>
                <w:noProof/>
                <w:webHidden/>
              </w:rPr>
              <w:t>28</w:t>
            </w:r>
            <w:r w:rsidR="001F77FC">
              <w:rPr>
                <w:noProof/>
                <w:webHidden/>
              </w:rPr>
              <w:fldChar w:fldCharType="end"/>
            </w:r>
          </w:hyperlink>
        </w:p>
        <w:p w14:paraId="1BF78165" w14:textId="73211BFC"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47" w:history="1">
            <w:r w:rsidR="001F77FC" w:rsidRPr="00470118">
              <w:rPr>
                <w:rStyle w:val="Hyperlink"/>
                <w:noProof/>
              </w:rPr>
              <w:t>6</w:t>
            </w:r>
            <w:r w:rsidR="001F77FC" w:rsidRPr="00470118">
              <w:rPr>
                <w:rStyle w:val="Hyperlink"/>
                <w:b/>
                <w:noProof/>
                <w:lang w:val="nl-NL"/>
              </w:rPr>
              <w:t xml:space="preserve"> </w:t>
            </w:r>
            <w:r w:rsidR="001F77FC" w:rsidRPr="00470118">
              <w:rPr>
                <w:rStyle w:val="Hyperlink"/>
                <w:noProof/>
              </w:rPr>
              <w:t xml:space="preserve"> Implementation</w:t>
            </w:r>
            <w:r w:rsidR="001F77FC">
              <w:rPr>
                <w:noProof/>
                <w:webHidden/>
              </w:rPr>
              <w:tab/>
            </w:r>
            <w:r w:rsidR="001F77FC">
              <w:rPr>
                <w:noProof/>
                <w:webHidden/>
              </w:rPr>
              <w:fldChar w:fldCharType="begin"/>
            </w:r>
            <w:r w:rsidR="001F77FC">
              <w:rPr>
                <w:noProof/>
                <w:webHidden/>
              </w:rPr>
              <w:instrText xml:space="preserve"> PAGEREF _Toc530673747 \h </w:instrText>
            </w:r>
            <w:r w:rsidR="001F77FC">
              <w:rPr>
                <w:noProof/>
                <w:webHidden/>
              </w:rPr>
            </w:r>
            <w:r w:rsidR="001F77FC">
              <w:rPr>
                <w:noProof/>
                <w:webHidden/>
              </w:rPr>
              <w:fldChar w:fldCharType="separate"/>
            </w:r>
            <w:r w:rsidR="001F77FC">
              <w:rPr>
                <w:noProof/>
                <w:webHidden/>
              </w:rPr>
              <w:t>29</w:t>
            </w:r>
            <w:r w:rsidR="001F77FC">
              <w:rPr>
                <w:noProof/>
                <w:webHidden/>
              </w:rPr>
              <w:fldChar w:fldCharType="end"/>
            </w:r>
          </w:hyperlink>
        </w:p>
        <w:p w14:paraId="012BC36C" w14:textId="7869246D"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48" w:history="1">
            <w:r w:rsidR="001F77FC" w:rsidRPr="00470118">
              <w:rPr>
                <w:rStyle w:val="Hyperlink"/>
                <w:noProof/>
              </w:rPr>
              <w:t>6.1</w:t>
            </w:r>
            <w:r w:rsidR="001F77FC">
              <w:rPr>
                <w:rFonts w:eastAsiaTheme="minorEastAsia" w:cstheme="minorBidi"/>
                <w:iCs w:val="0"/>
                <w:noProof/>
                <w:color w:val="auto"/>
                <w:sz w:val="24"/>
                <w:szCs w:val="24"/>
                <w:lang w:val="nl-NL" w:eastAsia="nl-NL" w:bidi="ar-SA"/>
              </w:rPr>
              <w:tab/>
            </w:r>
            <w:r w:rsidR="001F77FC" w:rsidRPr="00470118">
              <w:rPr>
                <w:rStyle w:val="Hyperlink"/>
                <w:noProof/>
              </w:rPr>
              <w:t>Platform</w:t>
            </w:r>
            <w:r w:rsidR="001F77FC">
              <w:rPr>
                <w:noProof/>
                <w:webHidden/>
              </w:rPr>
              <w:tab/>
            </w:r>
            <w:r w:rsidR="001F77FC">
              <w:rPr>
                <w:noProof/>
                <w:webHidden/>
              </w:rPr>
              <w:fldChar w:fldCharType="begin"/>
            </w:r>
            <w:r w:rsidR="001F77FC">
              <w:rPr>
                <w:noProof/>
                <w:webHidden/>
              </w:rPr>
              <w:instrText xml:space="preserve"> PAGEREF _Toc530673748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06F4B242" w14:textId="5C6CE6E9"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49" w:history="1">
            <w:r w:rsidR="001F77FC" w:rsidRPr="00470118">
              <w:rPr>
                <w:rStyle w:val="Hyperlink"/>
                <w:noProof/>
              </w:rPr>
              <w:t>6.1.1</w:t>
            </w:r>
            <w:r w:rsidR="001F77FC">
              <w:rPr>
                <w:rFonts w:eastAsiaTheme="minorEastAsia" w:cstheme="minorBidi"/>
                <w:noProof/>
                <w:color w:val="auto"/>
                <w:sz w:val="24"/>
                <w:szCs w:val="24"/>
                <w:lang w:val="nl-NL" w:eastAsia="nl-NL" w:bidi="ar-SA"/>
              </w:rPr>
              <w:tab/>
            </w:r>
            <w:r w:rsidR="001F77FC" w:rsidRPr="00470118">
              <w:rPr>
                <w:rStyle w:val="Hyperlink"/>
                <w:noProof/>
              </w:rPr>
              <w:t>Internet of Things</w:t>
            </w:r>
            <w:r w:rsidR="001F77FC">
              <w:rPr>
                <w:noProof/>
                <w:webHidden/>
              </w:rPr>
              <w:tab/>
            </w:r>
            <w:r w:rsidR="001F77FC">
              <w:rPr>
                <w:noProof/>
                <w:webHidden/>
              </w:rPr>
              <w:fldChar w:fldCharType="begin"/>
            </w:r>
            <w:r w:rsidR="001F77FC">
              <w:rPr>
                <w:noProof/>
                <w:webHidden/>
              </w:rPr>
              <w:instrText xml:space="preserve"> PAGEREF _Toc530673749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746749A8" w14:textId="2FE581B5"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0" w:history="1">
            <w:r w:rsidR="001F77FC" w:rsidRPr="00470118">
              <w:rPr>
                <w:rStyle w:val="Hyperlink"/>
                <w:noProof/>
              </w:rPr>
              <w:t>6.1.2</w:t>
            </w:r>
            <w:r w:rsidR="001F77FC">
              <w:rPr>
                <w:rFonts w:eastAsiaTheme="minorEastAsia" w:cstheme="minorBidi"/>
                <w:noProof/>
                <w:color w:val="auto"/>
                <w:sz w:val="24"/>
                <w:szCs w:val="24"/>
                <w:lang w:val="nl-NL" w:eastAsia="nl-NL" w:bidi="ar-SA"/>
              </w:rPr>
              <w:tab/>
            </w:r>
            <w:r w:rsidR="001F77FC" w:rsidRPr="00470118">
              <w:rPr>
                <w:rStyle w:val="Hyperlink"/>
                <w:noProof/>
              </w:rPr>
              <w:t>Programming language</w:t>
            </w:r>
            <w:r w:rsidR="001F77FC">
              <w:rPr>
                <w:noProof/>
                <w:webHidden/>
              </w:rPr>
              <w:tab/>
            </w:r>
            <w:r w:rsidR="001F77FC">
              <w:rPr>
                <w:noProof/>
                <w:webHidden/>
              </w:rPr>
              <w:fldChar w:fldCharType="begin"/>
            </w:r>
            <w:r w:rsidR="001F77FC">
              <w:rPr>
                <w:noProof/>
                <w:webHidden/>
              </w:rPr>
              <w:instrText xml:space="preserve"> PAGEREF _Toc530673750 \h </w:instrText>
            </w:r>
            <w:r w:rsidR="001F77FC">
              <w:rPr>
                <w:noProof/>
                <w:webHidden/>
              </w:rPr>
            </w:r>
            <w:r w:rsidR="001F77FC">
              <w:rPr>
                <w:noProof/>
                <w:webHidden/>
              </w:rPr>
              <w:fldChar w:fldCharType="separate"/>
            </w:r>
            <w:r w:rsidR="001F77FC">
              <w:rPr>
                <w:noProof/>
                <w:webHidden/>
              </w:rPr>
              <w:t>30</w:t>
            </w:r>
            <w:r w:rsidR="001F77FC">
              <w:rPr>
                <w:noProof/>
                <w:webHidden/>
              </w:rPr>
              <w:fldChar w:fldCharType="end"/>
            </w:r>
          </w:hyperlink>
        </w:p>
        <w:p w14:paraId="39819E27" w14:textId="11F44357" w:rsidR="001F77FC" w:rsidRDefault="00E41B9D">
          <w:pPr>
            <w:pStyle w:val="Inhopg3"/>
            <w:tabs>
              <w:tab w:val="left" w:pos="1200"/>
              <w:tab w:val="right" w:leader="dot" w:pos="4244"/>
            </w:tabs>
            <w:rPr>
              <w:rFonts w:eastAsiaTheme="minorEastAsia" w:cstheme="minorBidi"/>
              <w:noProof/>
              <w:color w:val="auto"/>
              <w:sz w:val="24"/>
              <w:szCs w:val="24"/>
              <w:lang w:val="nl-NL" w:eastAsia="nl-NL" w:bidi="ar-SA"/>
            </w:rPr>
          </w:pPr>
          <w:hyperlink w:anchor="_Toc530673751" w:history="1">
            <w:r w:rsidR="001F77FC" w:rsidRPr="00470118">
              <w:rPr>
                <w:rStyle w:val="Hyperlink"/>
                <w:noProof/>
              </w:rPr>
              <w:t>6.1.3</w:t>
            </w:r>
            <w:r w:rsidR="001F77FC">
              <w:rPr>
                <w:rFonts w:eastAsiaTheme="minorEastAsia" w:cstheme="minorBidi"/>
                <w:noProof/>
                <w:color w:val="auto"/>
                <w:sz w:val="24"/>
                <w:szCs w:val="24"/>
                <w:lang w:val="nl-NL" w:eastAsia="nl-NL" w:bidi="ar-SA"/>
              </w:rPr>
              <w:tab/>
            </w:r>
            <w:r w:rsidR="001F77FC" w:rsidRPr="00470118">
              <w:rPr>
                <w:rStyle w:val="Hyperlink"/>
                <w:noProof/>
              </w:rPr>
              <w:t>Set-up</w:t>
            </w:r>
            <w:r w:rsidR="001F77FC">
              <w:rPr>
                <w:noProof/>
                <w:webHidden/>
              </w:rPr>
              <w:tab/>
            </w:r>
            <w:r w:rsidR="001F77FC">
              <w:rPr>
                <w:noProof/>
                <w:webHidden/>
              </w:rPr>
              <w:fldChar w:fldCharType="begin"/>
            </w:r>
            <w:r w:rsidR="001F77FC">
              <w:rPr>
                <w:noProof/>
                <w:webHidden/>
              </w:rPr>
              <w:instrText xml:space="preserve"> PAGEREF _Toc530673751 \h </w:instrText>
            </w:r>
            <w:r w:rsidR="001F77FC">
              <w:rPr>
                <w:noProof/>
                <w:webHidden/>
              </w:rPr>
            </w:r>
            <w:r w:rsidR="001F77FC">
              <w:rPr>
                <w:noProof/>
                <w:webHidden/>
              </w:rPr>
              <w:fldChar w:fldCharType="separate"/>
            </w:r>
            <w:r w:rsidR="001F77FC">
              <w:rPr>
                <w:noProof/>
                <w:webHidden/>
              </w:rPr>
              <w:t>31</w:t>
            </w:r>
            <w:r w:rsidR="001F77FC">
              <w:rPr>
                <w:noProof/>
                <w:webHidden/>
              </w:rPr>
              <w:fldChar w:fldCharType="end"/>
            </w:r>
          </w:hyperlink>
        </w:p>
        <w:p w14:paraId="3C9D1C34" w14:textId="50C45C6D"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52" w:history="1">
            <w:r w:rsidR="001F77FC" w:rsidRPr="00470118">
              <w:rPr>
                <w:rStyle w:val="Hyperlink"/>
                <w:noProof/>
              </w:rPr>
              <w:t>7 System architecture</w:t>
            </w:r>
            <w:r w:rsidR="001F77FC">
              <w:rPr>
                <w:noProof/>
                <w:webHidden/>
              </w:rPr>
              <w:tab/>
            </w:r>
            <w:r w:rsidR="001F77FC">
              <w:rPr>
                <w:noProof/>
                <w:webHidden/>
              </w:rPr>
              <w:fldChar w:fldCharType="begin"/>
            </w:r>
            <w:r w:rsidR="001F77FC">
              <w:rPr>
                <w:noProof/>
                <w:webHidden/>
              </w:rPr>
              <w:instrText xml:space="preserve"> PAGEREF _Toc530673752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724FCF27" w14:textId="7BF48F3B"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3" w:history="1">
            <w:r w:rsidR="001F77FC" w:rsidRPr="00470118">
              <w:rPr>
                <w:rStyle w:val="Hyperlink"/>
                <w:noProof/>
              </w:rPr>
              <w:t>7.1</w:t>
            </w:r>
            <w:r w:rsidR="001F77FC">
              <w:rPr>
                <w:rFonts w:eastAsiaTheme="minorEastAsia" w:cstheme="minorBidi"/>
                <w:iCs w:val="0"/>
                <w:noProof/>
                <w:color w:val="auto"/>
                <w:sz w:val="24"/>
                <w:szCs w:val="24"/>
                <w:lang w:val="nl-NL" w:eastAsia="nl-NL" w:bidi="ar-SA"/>
              </w:rPr>
              <w:tab/>
            </w:r>
            <w:r w:rsidR="001F77FC" w:rsidRPr="00470118">
              <w:rPr>
                <w:rStyle w:val="Hyperlink"/>
                <w:noProof/>
              </w:rPr>
              <w:t>Schematics</w:t>
            </w:r>
            <w:r w:rsidR="001F77FC">
              <w:rPr>
                <w:noProof/>
                <w:webHidden/>
              </w:rPr>
              <w:tab/>
            </w:r>
            <w:r w:rsidR="001F77FC">
              <w:rPr>
                <w:noProof/>
                <w:webHidden/>
              </w:rPr>
              <w:fldChar w:fldCharType="begin"/>
            </w:r>
            <w:r w:rsidR="001F77FC">
              <w:rPr>
                <w:noProof/>
                <w:webHidden/>
              </w:rPr>
              <w:instrText xml:space="preserve"> PAGEREF _Toc530673753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7ACB0A51" w14:textId="2C121E21"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4" w:history="1">
            <w:r w:rsidR="001F77FC" w:rsidRPr="00470118">
              <w:rPr>
                <w:rStyle w:val="Hyperlink"/>
                <w:noProof/>
              </w:rPr>
              <w:t>7.2</w:t>
            </w:r>
            <w:r w:rsidR="001F77FC">
              <w:rPr>
                <w:rFonts w:eastAsiaTheme="minorEastAsia" w:cstheme="minorBidi"/>
                <w:iCs w:val="0"/>
                <w:noProof/>
                <w:color w:val="auto"/>
                <w:sz w:val="24"/>
                <w:szCs w:val="24"/>
                <w:lang w:val="nl-NL" w:eastAsia="nl-NL" w:bidi="ar-SA"/>
              </w:rPr>
              <w:tab/>
            </w:r>
            <w:r w:rsidR="001F77FC" w:rsidRPr="00470118">
              <w:rPr>
                <w:rStyle w:val="Hyperlink"/>
                <w:noProof/>
              </w:rPr>
              <w:t>API</w:t>
            </w:r>
            <w:r w:rsidR="001F77FC">
              <w:rPr>
                <w:noProof/>
                <w:webHidden/>
              </w:rPr>
              <w:tab/>
            </w:r>
            <w:r w:rsidR="001F77FC">
              <w:rPr>
                <w:noProof/>
                <w:webHidden/>
              </w:rPr>
              <w:fldChar w:fldCharType="begin"/>
            </w:r>
            <w:r w:rsidR="001F77FC">
              <w:rPr>
                <w:noProof/>
                <w:webHidden/>
              </w:rPr>
              <w:instrText xml:space="preserve"> PAGEREF _Toc530673754 \h </w:instrText>
            </w:r>
            <w:r w:rsidR="001F77FC">
              <w:rPr>
                <w:noProof/>
                <w:webHidden/>
              </w:rPr>
            </w:r>
            <w:r w:rsidR="001F77FC">
              <w:rPr>
                <w:noProof/>
                <w:webHidden/>
              </w:rPr>
              <w:fldChar w:fldCharType="separate"/>
            </w:r>
            <w:r w:rsidR="001F77FC">
              <w:rPr>
                <w:noProof/>
                <w:webHidden/>
              </w:rPr>
              <w:t>32</w:t>
            </w:r>
            <w:r w:rsidR="001F77FC">
              <w:rPr>
                <w:noProof/>
                <w:webHidden/>
              </w:rPr>
              <w:fldChar w:fldCharType="end"/>
            </w:r>
          </w:hyperlink>
        </w:p>
        <w:p w14:paraId="5A57CF11" w14:textId="3D527FCD"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55" w:history="1">
            <w:r w:rsidR="001F77FC" w:rsidRPr="00470118">
              <w:rPr>
                <w:rStyle w:val="Hyperlink"/>
                <w:noProof/>
              </w:rPr>
              <w:t>8 Experimentation</w:t>
            </w:r>
            <w:r w:rsidR="001F77FC">
              <w:rPr>
                <w:noProof/>
                <w:webHidden/>
              </w:rPr>
              <w:tab/>
            </w:r>
            <w:r w:rsidR="001F77FC">
              <w:rPr>
                <w:noProof/>
                <w:webHidden/>
              </w:rPr>
              <w:fldChar w:fldCharType="begin"/>
            </w:r>
            <w:r w:rsidR="001F77FC">
              <w:rPr>
                <w:noProof/>
                <w:webHidden/>
              </w:rPr>
              <w:instrText xml:space="preserve"> PAGEREF _Toc530673755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75AFB2F0" w14:textId="315CEDB7"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6" w:history="1">
            <w:r w:rsidR="001F77FC" w:rsidRPr="00470118">
              <w:rPr>
                <w:rStyle w:val="Hyperlink"/>
                <w:noProof/>
              </w:rPr>
              <w:t>8.1</w:t>
            </w:r>
            <w:r w:rsidR="001F77FC">
              <w:rPr>
                <w:rFonts w:eastAsiaTheme="minorEastAsia" w:cstheme="minorBidi"/>
                <w:iCs w:val="0"/>
                <w:noProof/>
                <w:color w:val="auto"/>
                <w:sz w:val="24"/>
                <w:szCs w:val="24"/>
                <w:lang w:val="nl-NL" w:eastAsia="nl-NL" w:bidi="ar-SA"/>
              </w:rPr>
              <w:tab/>
            </w:r>
            <w:r w:rsidR="001F77FC" w:rsidRPr="00470118">
              <w:rPr>
                <w:rStyle w:val="Hyperlink"/>
                <w:noProof/>
              </w:rPr>
              <w:t>Testing</w:t>
            </w:r>
            <w:r w:rsidR="001F77FC">
              <w:rPr>
                <w:noProof/>
                <w:webHidden/>
              </w:rPr>
              <w:tab/>
            </w:r>
            <w:r w:rsidR="001F77FC">
              <w:rPr>
                <w:noProof/>
                <w:webHidden/>
              </w:rPr>
              <w:fldChar w:fldCharType="begin"/>
            </w:r>
            <w:r w:rsidR="001F77FC">
              <w:rPr>
                <w:noProof/>
                <w:webHidden/>
              </w:rPr>
              <w:instrText xml:space="preserve"> PAGEREF _Toc530673756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70709360" w14:textId="1E5011B1"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57" w:history="1">
            <w:r w:rsidR="001F77FC" w:rsidRPr="00470118">
              <w:rPr>
                <w:rStyle w:val="Hyperlink"/>
                <w:noProof/>
              </w:rPr>
              <w:t>8.2</w:t>
            </w:r>
            <w:r w:rsidR="001F77FC">
              <w:rPr>
                <w:rFonts w:eastAsiaTheme="minorEastAsia" w:cstheme="minorBidi"/>
                <w:iCs w:val="0"/>
                <w:noProof/>
                <w:color w:val="auto"/>
                <w:sz w:val="24"/>
                <w:szCs w:val="24"/>
                <w:lang w:val="nl-NL" w:eastAsia="nl-NL" w:bidi="ar-SA"/>
              </w:rPr>
              <w:tab/>
            </w:r>
            <w:r w:rsidR="001F77FC" w:rsidRPr="00470118">
              <w:rPr>
                <w:rStyle w:val="Hyperlink"/>
                <w:noProof/>
              </w:rPr>
              <w:t>Results</w:t>
            </w:r>
            <w:r w:rsidR="001F77FC">
              <w:rPr>
                <w:noProof/>
                <w:webHidden/>
              </w:rPr>
              <w:tab/>
            </w:r>
            <w:r w:rsidR="001F77FC">
              <w:rPr>
                <w:noProof/>
                <w:webHidden/>
              </w:rPr>
              <w:fldChar w:fldCharType="begin"/>
            </w:r>
            <w:r w:rsidR="001F77FC">
              <w:rPr>
                <w:noProof/>
                <w:webHidden/>
              </w:rPr>
              <w:instrText xml:space="preserve"> PAGEREF _Toc530673757 \h </w:instrText>
            </w:r>
            <w:r w:rsidR="001F77FC">
              <w:rPr>
                <w:noProof/>
                <w:webHidden/>
              </w:rPr>
            </w:r>
            <w:r w:rsidR="001F77FC">
              <w:rPr>
                <w:noProof/>
                <w:webHidden/>
              </w:rPr>
              <w:fldChar w:fldCharType="separate"/>
            </w:r>
            <w:r w:rsidR="001F77FC">
              <w:rPr>
                <w:noProof/>
                <w:webHidden/>
              </w:rPr>
              <w:t>33</w:t>
            </w:r>
            <w:r w:rsidR="001F77FC">
              <w:rPr>
                <w:noProof/>
                <w:webHidden/>
              </w:rPr>
              <w:fldChar w:fldCharType="end"/>
            </w:r>
          </w:hyperlink>
        </w:p>
        <w:p w14:paraId="29D2C330" w14:textId="3CEE9B4C"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58" w:history="1">
            <w:r w:rsidR="001F77FC" w:rsidRPr="00470118">
              <w:rPr>
                <w:rStyle w:val="Hyperlink"/>
                <w:noProof/>
              </w:rPr>
              <w:t>9 Discussion</w:t>
            </w:r>
            <w:r w:rsidR="001F77FC">
              <w:rPr>
                <w:noProof/>
                <w:webHidden/>
              </w:rPr>
              <w:tab/>
            </w:r>
            <w:r w:rsidR="001F77FC">
              <w:rPr>
                <w:noProof/>
                <w:webHidden/>
              </w:rPr>
              <w:fldChar w:fldCharType="begin"/>
            </w:r>
            <w:r w:rsidR="001F77FC">
              <w:rPr>
                <w:noProof/>
                <w:webHidden/>
              </w:rPr>
              <w:instrText xml:space="preserve"> PAGEREF _Toc530673758 \h </w:instrText>
            </w:r>
            <w:r w:rsidR="001F77FC">
              <w:rPr>
                <w:noProof/>
                <w:webHidden/>
              </w:rPr>
            </w:r>
            <w:r w:rsidR="001F77FC">
              <w:rPr>
                <w:noProof/>
                <w:webHidden/>
              </w:rPr>
              <w:fldChar w:fldCharType="separate"/>
            </w:r>
            <w:r w:rsidR="001F77FC">
              <w:rPr>
                <w:noProof/>
                <w:webHidden/>
              </w:rPr>
              <w:t>34</w:t>
            </w:r>
            <w:r w:rsidR="001F77FC">
              <w:rPr>
                <w:noProof/>
                <w:webHidden/>
              </w:rPr>
              <w:fldChar w:fldCharType="end"/>
            </w:r>
          </w:hyperlink>
        </w:p>
        <w:p w14:paraId="1596BEEA" w14:textId="1E0121AA"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59" w:history="1">
            <w:r w:rsidR="001F77FC" w:rsidRPr="00470118">
              <w:rPr>
                <w:rStyle w:val="Hyperlink"/>
                <w:noProof/>
              </w:rPr>
              <w:t>10 References</w:t>
            </w:r>
            <w:r w:rsidR="001F77FC">
              <w:rPr>
                <w:noProof/>
                <w:webHidden/>
              </w:rPr>
              <w:tab/>
            </w:r>
            <w:r w:rsidR="001F77FC">
              <w:rPr>
                <w:noProof/>
                <w:webHidden/>
              </w:rPr>
              <w:fldChar w:fldCharType="begin"/>
            </w:r>
            <w:r w:rsidR="001F77FC">
              <w:rPr>
                <w:noProof/>
                <w:webHidden/>
              </w:rPr>
              <w:instrText xml:space="preserve"> PAGEREF _Toc530673759 \h </w:instrText>
            </w:r>
            <w:r w:rsidR="001F77FC">
              <w:rPr>
                <w:noProof/>
                <w:webHidden/>
              </w:rPr>
            </w:r>
            <w:r w:rsidR="001F77FC">
              <w:rPr>
                <w:noProof/>
                <w:webHidden/>
              </w:rPr>
              <w:fldChar w:fldCharType="separate"/>
            </w:r>
            <w:r w:rsidR="001F77FC">
              <w:rPr>
                <w:noProof/>
                <w:webHidden/>
              </w:rPr>
              <w:t>35</w:t>
            </w:r>
            <w:r w:rsidR="001F77FC">
              <w:rPr>
                <w:noProof/>
                <w:webHidden/>
              </w:rPr>
              <w:fldChar w:fldCharType="end"/>
            </w:r>
          </w:hyperlink>
        </w:p>
        <w:p w14:paraId="5326CC81" w14:textId="46D16C0F" w:rsidR="001F77FC" w:rsidRDefault="00E41B9D">
          <w:pPr>
            <w:pStyle w:val="Inhopg1"/>
            <w:tabs>
              <w:tab w:val="right" w:leader="dot" w:pos="4244"/>
            </w:tabs>
            <w:rPr>
              <w:rFonts w:eastAsiaTheme="minorEastAsia" w:cstheme="minorBidi"/>
              <w:bCs w:val="0"/>
              <w:noProof/>
              <w:color w:val="auto"/>
              <w:sz w:val="24"/>
              <w:szCs w:val="24"/>
              <w:lang w:val="nl-NL" w:eastAsia="nl-NL" w:bidi="ar-SA"/>
            </w:rPr>
          </w:pPr>
          <w:hyperlink w:anchor="_Toc530673760" w:history="1">
            <w:r w:rsidR="001F77FC" w:rsidRPr="00470118">
              <w:rPr>
                <w:rStyle w:val="Hyperlink"/>
                <w:noProof/>
              </w:rPr>
              <w:t>11 Appendices</w:t>
            </w:r>
            <w:r w:rsidR="001F77FC">
              <w:rPr>
                <w:noProof/>
                <w:webHidden/>
              </w:rPr>
              <w:tab/>
            </w:r>
            <w:r w:rsidR="001F77FC">
              <w:rPr>
                <w:noProof/>
                <w:webHidden/>
              </w:rPr>
              <w:fldChar w:fldCharType="begin"/>
            </w:r>
            <w:r w:rsidR="001F77FC">
              <w:rPr>
                <w:noProof/>
                <w:webHidden/>
              </w:rPr>
              <w:instrText xml:space="preserve"> PAGEREF _Toc530673760 \h </w:instrText>
            </w:r>
            <w:r w:rsidR="001F77FC">
              <w:rPr>
                <w:noProof/>
                <w:webHidden/>
              </w:rPr>
            </w:r>
            <w:r w:rsidR="001F77FC">
              <w:rPr>
                <w:noProof/>
                <w:webHidden/>
              </w:rPr>
              <w:fldChar w:fldCharType="separate"/>
            </w:r>
            <w:r w:rsidR="001F77FC">
              <w:rPr>
                <w:noProof/>
                <w:webHidden/>
              </w:rPr>
              <w:t>40</w:t>
            </w:r>
            <w:r w:rsidR="001F77FC">
              <w:rPr>
                <w:noProof/>
                <w:webHidden/>
              </w:rPr>
              <w:fldChar w:fldCharType="end"/>
            </w:r>
          </w:hyperlink>
        </w:p>
        <w:p w14:paraId="1280653B" w14:textId="4D8FEF2D" w:rsidR="001F77FC" w:rsidRDefault="00E41B9D">
          <w:pPr>
            <w:pStyle w:val="Inhopg2"/>
            <w:tabs>
              <w:tab w:val="left" w:pos="960"/>
              <w:tab w:val="right" w:leader="dot" w:pos="4244"/>
            </w:tabs>
            <w:rPr>
              <w:rFonts w:eastAsiaTheme="minorEastAsia" w:cstheme="minorBidi"/>
              <w:iCs w:val="0"/>
              <w:noProof/>
              <w:color w:val="auto"/>
              <w:sz w:val="24"/>
              <w:szCs w:val="24"/>
              <w:lang w:val="nl-NL" w:eastAsia="nl-NL" w:bidi="ar-SA"/>
            </w:rPr>
          </w:pPr>
          <w:hyperlink w:anchor="_Toc530673761" w:history="1">
            <w:r w:rsidR="001F77FC" w:rsidRPr="00470118">
              <w:rPr>
                <w:rStyle w:val="Hyperlink"/>
                <w:noProof/>
              </w:rPr>
              <w:t>11.1</w:t>
            </w:r>
            <w:r w:rsidR="001F77FC">
              <w:rPr>
                <w:rFonts w:eastAsiaTheme="minorEastAsia" w:cstheme="minorBidi"/>
                <w:iCs w:val="0"/>
                <w:noProof/>
                <w:color w:val="auto"/>
                <w:sz w:val="24"/>
                <w:szCs w:val="24"/>
                <w:lang w:val="nl-NL" w:eastAsia="nl-NL" w:bidi="ar-SA"/>
              </w:rPr>
              <w:tab/>
            </w:r>
            <w:r w:rsidR="001F77FC" w:rsidRPr="00470118">
              <w:rPr>
                <w:rStyle w:val="Hyperlink"/>
                <w:noProof/>
              </w:rPr>
              <w:t>Unique activities in dataset</w:t>
            </w:r>
            <w:r w:rsidR="001F77FC">
              <w:rPr>
                <w:noProof/>
                <w:webHidden/>
              </w:rPr>
              <w:tab/>
            </w:r>
            <w:r w:rsidR="001F77FC">
              <w:rPr>
                <w:noProof/>
                <w:webHidden/>
              </w:rPr>
              <w:fldChar w:fldCharType="begin"/>
            </w:r>
            <w:r w:rsidR="001F77FC">
              <w:rPr>
                <w:noProof/>
                <w:webHidden/>
              </w:rPr>
              <w:instrText xml:space="preserve"> PAGEREF _Toc530673761 \h </w:instrText>
            </w:r>
            <w:r w:rsidR="001F77FC">
              <w:rPr>
                <w:noProof/>
                <w:webHidden/>
              </w:rPr>
            </w:r>
            <w:r w:rsidR="001F77FC">
              <w:rPr>
                <w:noProof/>
                <w:webHidden/>
              </w:rPr>
              <w:fldChar w:fldCharType="separate"/>
            </w:r>
            <w:r w:rsidR="001F77FC">
              <w:rPr>
                <w:noProof/>
                <w:webHidden/>
              </w:rPr>
              <w:t>40</w:t>
            </w:r>
            <w:r w:rsidR="001F77FC">
              <w:rPr>
                <w:noProof/>
                <w:webHidden/>
              </w:rPr>
              <w:fldChar w:fldCharType="end"/>
            </w:r>
          </w:hyperlink>
        </w:p>
        <w:p w14:paraId="2C918459" w14:textId="6949A71C" w:rsidR="00A20348" w:rsidRDefault="001F77FC">
          <w:r>
            <w:rPr>
              <w:rFonts w:cstheme="minorHAnsi"/>
              <w:b/>
              <w:bCs/>
              <w:sz w:val="20"/>
              <w:szCs w:val="20"/>
            </w:rPr>
            <w:fldChar w:fldCharType="end"/>
          </w:r>
        </w:p>
      </w:sdtContent>
    </w:sdt>
    <w:p w14:paraId="3B97E044" w14:textId="77777777" w:rsidR="00B1536B" w:rsidRDefault="00B1536B" w:rsidP="00B62AC1">
      <w:pPr>
        <w:pStyle w:val="Kop1"/>
        <w:ind w:left="720"/>
        <w:sectPr w:rsidR="00B1536B" w:rsidSect="00B1536B">
          <w:type w:val="continuous"/>
          <w:pgSz w:w="11907" w:h="16839" w:code="9"/>
          <w:pgMar w:top="1267" w:right="1339" w:bottom="1694" w:left="1339" w:header="720" w:footer="720" w:gutter="0"/>
          <w:cols w:num="2" w:space="720"/>
          <w:docGrid w:linePitch="360"/>
        </w:sectPr>
      </w:pPr>
    </w:p>
    <w:p w14:paraId="5C06F43A" w14:textId="3638C986" w:rsidR="004C3E5E" w:rsidRDefault="00A20348" w:rsidP="00B62AC1">
      <w:pPr>
        <w:pStyle w:val="Kop1"/>
        <w:ind w:left="720"/>
      </w:pPr>
      <w:r>
        <w:br w:type="page"/>
      </w:r>
      <w:r w:rsidR="007D2BC7">
        <w:lastRenderedPageBreak/>
        <w:br/>
      </w:r>
      <w:bookmarkStart w:id="3" w:name="_Toc530673717"/>
      <w:r w:rsidR="004D13C7">
        <w:t>Introduction</w:t>
      </w:r>
      <w:bookmarkEnd w:id="3"/>
    </w:p>
    <w:p w14:paraId="0ADFB434" w14:textId="24449E9C" w:rsidR="00EB56E2" w:rsidRDefault="00EB56E2" w:rsidP="00EB56E2">
      <w:r>
        <w:t xml:space="preserve">The use of technology to support the daily lives of people is an ever-prevalent topic. Through applications in smart homes, wearables, virtual coaches and many others, we can improve our health, efficiency and be more connected. Conversely, the abundance of apps and notifications causes us to grow immune to the constant stream of information that is presented to us in a daily basis </w:t>
      </w:r>
      <w:r>
        <w:fldChar w:fldCharType="begin"/>
      </w:r>
      <w:r>
        <w:instrText xml:space="preserve"> ADDIN ZOTERO_ITEM CSL_CITATION {"citationID":"TIBct8ac","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 xml:space="preserve">. Especially the elderly or people with a mental impairment could benefit from an effective support agent </w:t>
      </w:r>
      <w:r>
        <w:fldChar w:fldCharType="begin"/>
      </w:r>
      <w:r>
        <w:instrText xml:space="preserve"> ADDIN ZOTERO_ITEM CSL_CITATION {"citationID":"3gH6mpi1","properties":{"formattedCitation":"[2]\\uc0\\u8211{}[7]","plainCitation":"[2]–[7]","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fldChar w:fldCharType="separate"/>
      </w:r>
      <w:r w:rsidRPr="00CC14C6">
        <w:rPr>
          <w:rFonts w:ascii="Times New Roman" w:cs="Times New Roman"/>
          <w:color w:val="000000"/>
        </w:rPr>
        <w:t>[2]–[7]</w:t>
      </w:r>
      <w:r>
        <w:fldChar w:fldCharType="end"/>
      </w:r>
      <w:r>
        <w:t>. In order to create a truly effective support agent, it is crucial to not only generate feedback in relation to the user’s actions but to provide this fe</w:t>
      </w:r>
      <w:r w:rsidR="002D4D12">
        <w:t>edback at an appropriate time.</w:t>
      </w:r>
    </w:p>
    <w:p w14:paraId="295D6B99" w14:textId="2DDAEE75" w:rsidR="001E4E4C" w:rsidRDefault="001E4E4C" w:rsidP="001E4E4C">
      <w:r>
        <w:t xml:space="preserve">But what actually is an appropriate time? The appropriate time for feedback is inherently linked to the nature of the user’s action. To illustrate this, </w:t>
      </w:r>
      <w:r w:rsidR="004F63A8">
        <w:t>consider the following example throughout this report.</w:t>
      </w:r>
    </w:p>
    <w:p w14:paraId="34A8368D" w14:textId="2A64C680" w:rsidR="001E4E4C" w:rsidRDefault="001E4E4C" w:rsidP="001E4E4C">
      <w:pPr>
        <w:pStyle w:val="Citaat"/>
      </w:pPr>
      <w:r>
        <w:t>An elderly gentleman</w:t>
      </w:r>
      <w:r w:rsidRPr="007D2486">
        <w:t xml:space="preserve">, </w:t>
      </w:r>
      <w:r>
        <w:t>Peter</w:t>
      </w:r>
      <w:r w:rsidRPr="007D2486">
        <w:t xml:space="preserve">, </w:t>
      </w:r>
      <w:r w:rsidR="00AF7A02">
        <w:t xml:space="preserve">often forgets to close </w:t>
      </w:r>
      <w:r w:rsidR="004F63A8">
        <w:t>the garden doors</w:t>
      </w:r>
      <w:r w:rsidR="00AF7A02">
        <w:t xml:space="preserve"> before leaving the house or going to sleep.</w:t>
      </w:r>
    </w:p>
    <w:p w14:paraId="184BA579" w14:textId="42C7C0C0" w:rsidR="00913799" w:rsidRDefault="00AF7A02" w:rsidP="00AF7A02">
      <w:r>
        <w:t>In this example, timely notification is of</w:t>
      </w:r>
      <w:r w:rsidR="00083B0F">
        <w:t xml:space="preserve"> the essence. </w:t>
      </w:r>
      <w:r w:rsidR="00913799">
        <w:t>Preferably, notification just before sleeping or leaving the house is desired. Generally, these are quite predictable activities. In the current technological landscape, a simple scheduled notification would be the likely solution. Possibly a geofence</w:t>
      </w:r>
      <w:r w:rsidR="004F63A8">
        <w:rPr>
          <w:rStyle w:val="Voetnootmarkering"/>
        </w:rPr>
        <w:footnoteReference w:id="1"/>
      </w:r>
      <w:r w:rsidR="004F63A8">
        <w:t xml:space="preserve"> may be used to trigger a notification when leaving the house, but this will be </w:t>
      </w:r>
      <w:r w:rsidR="004C6DFD">
        <w:t>post factum.</w:t>
      </w:r>
    </w:p>
    <w:p w14:paraId="50FE89F7" w14:textId="1E401EE0" w:rsidR="00E81699" w:rsidRDefault="00E81699" w:rsidP="00E81699">
      <w:r>
        <w:t xml:space="preserve">Identifying such an appropriate time for support feedback for a specific scenario is not difficult. The difficulty of this lies in the generalization. While the above examples can be implemented relatively easy at design time, diversions from normal behavior are not handled. </w:t>
      </w:r>
      <w:r w:rsidRPr="00DA0B91">
        <w:t>Existing technologies are often</w:t>
      </w:r>
      <w:r>
        <w:t xml:space="preserve"> made by hardwiring norms and as such are very rigid and unable to adapt to evolving norms </w:t>
      </w:r>
      <w:r>
        <w:fldChar w:fldCharType="begin"/>
      </w:r>
      <w:r>
        <w:instrText xml:space="preserve"> ADDIN ZOTERO_ITEM CSL_CITATION {"citationID":"0047otug","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Furthermore, dealing with different problems, such as remembering to turn on the alarm system before leaving work, would require a completely different implementation. Nonetheless, generalization requires analysis of goals and the values underlying the user’s daily activities.</w:t>
      </w:r>
    </w:p>
    <w:p w14:paraId="688F5E0B" w14:textId="24103767" w:rsidR="00E81699" w:rsidRDefault="00052A1A" w:rsidP="00E81699">
      <w:pPr>
        <w:pStyle w:val="Kop2"/>
      </w:pPr>
      <w:bookmarkStart w:id="4" w:name="_Toc530673718"/>
      <w:r>
        <w:lastRenderedPageBreak/>
        <w:t>Problem description</w:t>
      </w:r>
      <w:bookmarkEnd w:id="4"/>
    </w:p>
    <w:p w14:paraId="216F6AF3" w14:textId="33A50CB0" w:rsidR="00E81699" w:rsidRDefault="00E81699" w:rsidP="00E81699">
      <w:pPr>
        <w:rPr>
          <w:lang w:bidi="ar-SA"/>
        </w:rPr>
      </w:pPr>
      <w:r>
        <w:t xml:space="preserve">The problem of finding boils down to a few steps; each worth further analysis in their own right. Working our way back, the first question that arises is what defines the goal. The goal is defined by the users and can be anything such as: </w:t>
      </w:r>
      <w:r w:rsidRPr="008C0DE6">
        <w:rPr>
          <w:i/>
        </w:rPr>
        <w:t>“</w:t>
      </w:r>
      <w:r w:rsidR="00D37C5E">
        <w:rPr>
          <w:i/>
        </w:rPr>
        <w:t>I want my garden doors to be closed when I go to sleep or leave the house</w:t>
      </w:r>
      <w:r w:rsidRPr="008C0DE6">
        <w:rPr>
          <w:i/>
        </w:rPr>
        <w:t>”.</w:t>
      </w:r>
      <w:r>
        <w:rPr>
          <w:i/>
        </w:rPr>
        <w:t xml:space="preserve"> </w:t>
      </w:r>
      <w:r>
        <w:t xml:space="preserve">Assuming we know the user’s activities of daily living (ADL), and </w:t>
      </w:r>
      <w:r w:rsidR="00D37C5E">
        <w:t>optionally</w:t>
      </w:r>
      <w:r>
        <w:t xml:space="preserve"> the </w:t>
      </w:r>
      <w:r w:rsidR="00D37C5E">
        <w:t>status</w:t>
      </w:r>
      <w:r>
        <w:t xml:space="preserve"> of the </w:t>
      </w:r>
      <w:r w:rsidR="00D37C5E">
        <w:t>garden doors</w:t>
      </w:r>
      <w:r>
        <w:t xml:space="preserve"> at any moment, the first step is analyzing which prerequisites there are to attaining that goal. </w:t>
      </w:r>
      <w:r>
        <w:rPr>
          <w:lang w:bidi="ar-SA"/>
        </w:rPr>
        <w:t xml:space="preserve">Usually, a goal is not an independent action taken, but rather the consequence of a series of actions. As such, knowledge is required on </w:t>
      </w:r>
      <w:r w:rsidRPr="00A839BA">
        <w:rPr>
          <w:lang w:bidi="ar-SA"/>
        </w:rPr>
        <w:t>how a goal be deconstructed into a number of distinct prerequisites.</w:t>
      </w:r>
    </w:p>
    <w:p w14:paraId="4A66B5A2" w14:textId="77777777" w:rsidR="00E81699" w:rsidRDefault="00E81699" w:rsidP="00E81699">
      <w:pPr>
        <w:rPr>
          <w:lang w:bidi="ar-SA"/>
        </w:rPr>
      </w:pPr>
      <w:r>
        <w:rPr>
          <w:lang w:bidi="ar-SA"/>
        </w:rPr>
        <w:t>In</w:t>
      </w:r>
      <w:r>
        <w:t xml:space="preserve"> order to analyze arriving at this goal, some sort of model needs to be created from the user’s ADL. </w:t>
      </w:r>
      <w:r>
        <w:rPr>
          <w:lang w:bidi="ar-SA"/>
        </w:rPr>
        <w:t xml:space="preserve">Once this model has been created, we can use it to analyze the limits of the possible moments for support. More directly, the prerequisites will indicate a number of actions that will have to have been completed, but also some actions may not have been completed. For example, a user will first have to arrive home, but should have received the support feedback before leaving once again, when the user will need </w:t>
      </w:r>
      <w:r>
        <w:t>their</w:t>
      </w:r>
      <w:r>
        <w:rPr>
          <w:lang w:bidi="ar-SA"/>
        </w:rPr>
        <w:t xml:space="preserve"> keys. However, Finding the most suitable moment for support is dependent on more than just this.</w:t>
      </w:r>
    </w:p>
    <w:p w14:paraId="6152DB05" w14:textId="7C918EA2" w:rsidR="00E81699" w:rsidRDefault="00E81699" w:rsidP="00E81699">
      <w:pPr>
        <w:rPr>
          <w:lang w:bidi="ar-SA"/>
        </w:rPr>
      </w:pPr>
      <w:r>
        <w:rPr>
          <w:lang w:bidi="ar-SA"/>
        </w:rPr>
        <w:t>Finding the most “appropriate” time for the support feedback boils down to finding a moment which is both maximally effective and minimally invasive.</w:t>
      </w:r>
      <w:r w:rsidR="00587CB6">
        <w:rPr>
          <w:lang w:bidi="ar-SA"/>
        </w:rPr>
        <w:t xml:space="preserve"> </w:t>
      </w:r>
      <w:r w:rsidR="00D37C5E">
        <w:t xml:space="preserve">Depending on the chosen solution, a number of other values are negatively affected. </w:t>
      </w:r>
      <w:r>
        <w:rPr>
          <w:lang w:bidi="ar-SA"/>
        </w:rPr>
        <w:t xml:space="preserve">For example, sounding an alarm in the middle of a person’s sleep may be very effective, but it sure is annoying. The problem is, however, that it’s difficult to quantify invasiveness. </w:t>
      </w:r>
    </w:p>
    <w:p w14:paraId="42A9407C" w14:textId="77777777" w:rsidR="00E81699" w:rsidRDefault="00E81699" w:rsidP="00E81699">
      <w:pPr>
        <w:rPr>
          <w:lang w:bidi="ar-SA"/>
        </w:rPr>
      </w:pPr>
      <w:r>
        <w:rPr>
          <w:lang w:bidi="ar-SA"/>
        </w:rPr>
        <w:t>Summarizing, the required steps are:</w:t>
      </w:r>
    </w:p>
    <w:p w14:paraId="721B9D93" w14:textId="77777777" w:rsidR="00E81699" w:rsidRDefault="00E81699" w:rsidP="00E81699">
      <w:pPr>
        <w:pStyle w:val="Lijstalinea"/>
        <w:numPr>
          <w:ilvl w:val="0"/>
          <w:numId w:val="30"/>
        </w:numPr>
        <w:rPr>
          <w:lang w:bidi="ar-SA"/>
        </w:rPr>
      </w:pPr>
      <w:r>
        <w:rPr>
          <w:lang w:bidi="ar-SA"/>
        </w:rPr>
        <w:t>Definition of the goal and its prerequisites</w:t>
      </w:r>
    </w:p>
    <w:p w14:paraId="28790A03" w14:textId="77777777" w:rsidR="00E81699" w:rsidRDefault="00E81699" w:rsidP="00E81699">
      <w:pPr>
        <w:pStyle w:val="Lijstalinea"/>
        <w:numPr>
          <w:ilvl w:val="0"/>
          <w:numId w:val="30"/>
        </w:numPr>
        <w:rPr>
          <w:lang w:bidi="ar-SA"/>
        </w:rPr>
      </w:pPr>
      <w:r>
        <w:rPr>
          <w:lang w:bidi="ar-SA"/>
        </w:rPr>
        <w:t>Analysis and modelling of the user’s ADL</w:t>
      </w:r>
    </w:p>
    <w:p w14:paraId="4681E770" w14:textId="77777777" w:rsidR="00E81699" w:rsidRDefault="00E81699" w:rsidP="00E81699">
      <w:pPr>
        <w:pStyle w:val="Lijstalinea"/>
        <w:numPr>
          <w:ilvl w:val="0"/>
          <w:numId w:val="30"/>
        </w:numPr>
        <w:rPr>
          <w:lang w:bidi="ar-SA"/>
        </w:rPr>
      </w:pPr>
      <w:r>
        <w:rPr>
          <w:lang w:bidi="ar-SA"/>
        </w:rPr>
        <w:t>Analysis of effectivity</w:t>
      </w:r>
    </w:p>
    <w:p w14:paraId="00987F12" w14:textId="77777777" w:rsidR="00E81699" w:rsidRPr="000927CD" w:rsidRDefault="00E81699" w:rsidP="00E81699">
      <w:pPr>
        <w:pStyle w:val="Lijstalinea"/>
        <w:numPr>
          <w:ilvl w:val="0"/>
          <w:numId w:val="30"/>
        </w:numPr>
      </w:pPr>
      <w:r>
        <w:rPr>
          <w:lang w:bidi="ar-SA"/>
        </w:rPr>
        <w:t>Analysis of invasiveness</w:t>
      </w:r>
    </w:p>
    <w:p w14:paraId="1271A77D" w14:textId="46C61F4A" w:rsidR="00913799" w:rsidRPr="0094174A" w:rsidRDefault="0094174A" w:rsidP="00AF7A02">
      <w:pPr>
        <w:rPr>
          <w:b/>
          <w:lang w:val="nl-NL"/>
        </w:rPr>
      </w:pPr>
      <w:r w:rsidRPr="0094174A">
        <w:rPr>
          <w:b/>
          <w:lang w:val="nl-NL"/>
        </w:rPr>
        <w:t>Herschrijven naar wat we daadwerkelijk doen in dit project</w:t>
      </w:r>
    </w:p>
    <w:p w14:paraId="2D33189D" w14:textId="25937C77" w:rsidR="00913799" w:rsidRPr="006100A1" w:rsidRDefault="006100A1" w:rsidP="00AF7A02">
      <w:pPr>
        <w:rPr>
          <w:b/>
          <w:i/>
        </w:rPr>
      </w:pPr>
      <w:r>
        <w:rPr>
          <w:i/>
          <w:lang w:bidi="ar-SA"/>
        </w:rPr>
        <w:t>(</w:t>
      </w:r>
      <w:r w:rsidRPr="006100A1">
        <w:rPr>
          <w:i/>
          <w:lang w:bidi="ar-SA"/>
        </w:rPr>
        <w:t>This should, however, be analyzed with respect to the consequences of not remembering.</w:t>
      </w:r>
      <w:r>
        <w:rPr>
          <w:i/>
          <w:lang w:bidi="ar-SA"/>
        </w:rPr>
        <w:t>)</w:t>
      </w:r>
      <w:r w:rsidRPr="006100A1">
        <w:rPr>
          <w:i/>
          <w:lang w:bidi="ar-SA"/>
        </w:rPr>
        <w:t xml:space="preserve"> </w:t>
      </w:r>
      <w:r w:rsidRPr="006100A1">
        <w:rPr>
          <w:i/>
        </w:rPr>
        <w:t>In case Peter forgets before sleeping, he will either wake up with a sense of insecurity, or if he wakes up at night, he will have to get out of bed and properly interrupt his sleep. If he forgets and leaves the house, the only solutions may be to return home, to ask a friend, or to leave it be. In all cases, his value of security will be diminished, let alone if a break-in were to actually happen.</w:t>
      </w:r>
      <w:r>
        <w:rPr>
          <w:i/>
        </w:rPr>
        <w:t xml:space="preserve"> </w:t>
      </w:r>
      <w:r>
        <w:rPr>
          <w:b/>
          <w:i/>
        </w:rPr>
        <w:t>Dit moet nog ergens</w:t>
      </w:r>
    </w:p>
    <w:p w14:paraId="731A3C0B" w14:textId="7CEC65EF" w:rsidR="006100A1" w:rsidRDefault="006100A1" w:rsidP="006100A1">
      <w:pPr>
        <w:pStyle w:val="Kop1"/>
      </w:pPr>
      <w:r>
        <w:lastRenderedPageBreak/>
        <w:br/>
      </w:r>
      <w:bookmarkStart w:id="5" w:name="_Toc530673719"/>
      <w:r w:rsidR="00360165">
        <w:t>R</w:t>
      </w:r>
      <w:r>
        <w:t xml:space="preserve">elated </w:t>
      </w:r>
      <w:r w:rsidR="00360165">
        <w:t>W</w:t>
      </w:r>
      <w:r>
        <w:t>ork</w:t>
      </w:r>
      <w:bookmarkEnd w:id="5"/>
    </w:p>
    <w:p w14:paraId="16D63B13" w14:textId="5D52432F" w:rsidR="00A86BD9" w:rsidRDefault="00A86BD9" w:rsidP="00A86BD9">
      <w:r>
        <w:t xml:space="preserve">There are plentiful existing implementations, related papers and interesting concepts. This chapter revolves around </w:t>
      </w:r>
      <w:r w:rsidR="004A2AED">
        <w:t>those existing and past works, in service of finding an approach to the aforementioned problems.</w:t>
      </w:r>
    </w:p>
    <w:p w14:paraId="7F14BF4B" w14:textId="77777777" w:rsidR="00A86BD9" w:rsidRDefault="00A86BD9" w:rsidP="00CC3E59">
      <w:pPr>
        <w:pStyle w:val="Kop2"/>
      </w:pPr>
      <w:bookmarkStart w:id="6" w:name="_Ref529027506"/>
      <w:bookmarkStart w:id="7" w:name="_Toc530673720"/>
      <w:r>
        <w:t>Existing implementations</w:t>
      </w:r>
      <w:bookmarkEnd w:id="6"/>
      <w:bookmarkEnd w:id="7"/>
    </w:p>
    <w:p w14:paraId="0C43AA9B" w14:textId="1A38F9DC" w:rsidR="00A86BD9" w:rsidRDefault="00A86BD9" w:rsidP="00A86BD9">
      <w:r>
        <w:t xml:space="preserve">More and more apps are taking advantage of the increased use of smart devices and services in order to get a more accurate picture of the user’s ADL. The following examples are finished </w:t>
      </w:r>
    </w:p>
    <w:p w14:paraId="1AF4ABF7" w14:textId="0864CE22" w:rsidR="00A86BD9" w:rsidRPr="000E5B57" w:rsidRDefault="00A86BD9" w:rsidP="00A86BD9">
      <w:pPr>
        <w:pStyle w:val="Citaat"/>
      </w:pPr>
      <w:r w:rsidRPr="000E5B57">
        <w:t>Olisto/IFTTT</w:t>
      </w:r>
      <w:r w:rsidRPr="000E5B57">
        <w:tab/>
      </w:r>
      <w:r w:rsidRPr="000E5B57">
        <w:fldChar w:fldCharType="begin"/>
      </w:r>
      <w:r w:rsidR="00E708E3">
        <w:instrText xml:space="preserve"> ADDIN ZOTERO_ITEM CSL_CITATION {"citationID":"jGxsrGHi","properties":{"formattedCitation":"[9], [10]","plainCitation":"[9], [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5B57">
        <w:fldChar w:fldCharType="separate"/>
      </w:r>
      <w:r w:rsidR="00E708E3">
        <w:t>[9], [10]</w:t>
      </w:r>
      <w:r w:rsidRPr="000E5B57">
        <w:fldChar w:fldCharType="end"/>
      </w:r>
      <w:r w:rsidRPr="000E5B57">
        <w:tab/>
        <w:t>Can combine date, location and smart device information to, for example, give reminders when leaving home and a specific power consumption is still high (i.e. the TV is still on) and subsequently turn it off.</w:t>
      </w:r>
    </w:p>
    <w:p w14:paraId="3775EA4A" w14:textId="3370C712" w:rsidR="00A86BD9" w:rsidRPr="000E5B57" w:rsidRDefault="00A86BD9" w:rsidP="00A86BD9">
      <w:pPr>
        <w:pStyle w:val="Citaat"/>
      </w:pPr>
      <w:r w:rsidRPr="000E5B57">
        <w:t>Maps/Waze</w:t>
      </w:r>
      <w:r w:rsidRPr="000E5B57">
        <w:tab/>
      </w:r>
      <w:r w:rsidRPr="00E708E3">
        <w:fldChar w:fldCharType="begin"/>
      </w:r>
      <w:r w:rsidR="00E708E3" w:rsidRPr="00E708E3">
        <w:instrText xml:space="preserve"> ADDIN ZOTERO_ITEM CSL_CITATION {"citationID":"TIA8DdKw","properties":{"formattedCitation":"[11]\\uc0\\u8211{}[13]","plainCitation":"[11]–[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id":40,"uris":["http://zotero.org/users/5057732/items/D4HMGB43"],"uri":["http://zotero.org/users/5057732/items/D4HMGB43"],"itemData":{"id":40,"type":"patent","title":"Smart reminders","abstract":"Systems and methods for scheduling appointment reminders are based on multiple conditions including estimated travel time. An estimate of the time needed to travel between the user's location and the location of the appointment can be determined by retrieving location information from a global address list (GAL), a local address book of a calendaring application, from a map service, or other location determining technology. Users can subscribe to alert service to receive information regarding recent events such as traffic problems, flight delays, weather conditions, etc., which is then used in setting or modifying reminder times. Notifications can be generated for timing conflicts based on the estimated travel time. If the estimated travel time would require the user to leave a previous appointment early, or be late for a subsequent appointment, a notification can be generated to the user.","URL":"https://patents.google.com/patent/US7925525B2/en","author":[{"literal":"Peter G. Chin"}],"issued":{"date-parts":[["2005",3,25]]},"accessed":{"date-parts":[["2018",4,19]]}}}],"schema":"https://github.com/citation-style-language/schema/raw/master/csl-citation.json"} </w:instrText>
      </w:r>
      <w:r w:rsidRPr="00E708E3">
        <w:fldChar w:fldCharType="separate"/>
      </w:r>
      <w:r w:rsidR="00E708E3" w:rsidRPr="00E708E3">
        <w:rPr>
          <w:rFonts w:ascii="Times New Roman" w:cs="Times New Roman"/>
        </w:rPr>
        <w:t>[11]–[13]</w:t>
      </w:r>
      <w:r w:rsidRPr="00E708E3">
        <w:fldChar w:fldCharType="end"/>
      </w:r>
      <w:r w:rsidRPr="000E5B57">
        <w:tab/>
        <w:t>Combines real-time traffic information and address in calendar events to provide timely departure reminders.</w:t>
      </w:r>
    </w:p>
    <w:p w14:paraId="41A9DE44" w14:textId="06DAD0DF" w:rsidR="00A86BD9" w:rsidRPr="000E5B57" w:rsidRDefault="00A86BD9" w:rsidP="00A86BD9">
      <w:pPr>
        <w:pStyle w:val="Citaat"/>
      </w:pPr>
      <w:r w:rsidRPr="000E5B57">
        <w:t>Timeful</w:t>
      </w:r>
      <w:r w:rsidRPr="000E5B57">
        <w:tab/>
      </w:r>
      <w:r w:rsidRPr="000E5B57">
        <w:tab/>
      </w:r>
      <w:r w:rsidRPr="000E5B57">
        <w:fldChar w:fldCharType="begin"/>
      </w:r>
      <w:r w:rsidR="00E708E3">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5B57">
        <w:fldChar w:fldCharType="separate"/>
      </w:r>
      <w:r w:rsidR="00E708E3">
        <w:t>[14]</w:t>
      </w:r>
      <w:r w:rsidRPr="000E5B57">
        <w:fldChar w:fldCharType="end"/>
      </w:r>
      <w:r w:rsidRPr="000E5B57">
        <w:tab/>
      </w:r>
      <w:r>
        <w:tab/>
      </w:r>
      <w:r w:rsidRPr="000E5B57">
        <w:t xml:space="preserve">Combines user activity, calendar and to-do items to estimate duration of to-do items, plan them in and generate reminders at off-peak times. </w:t>
      </w:r>
    </w:p>
    <w:p w14:paraId="33016476" w14:textId="7E9BD481" w:rsidR="00A86BD9" w:rsidRPr="00E708E3" w:rsidRDefault="00A86BD9" w:rsidP="00B1536B">
      <w:r>
        <w:t xml:space="preserve">While very promising implementations, most apps predominantly rely on design time logic. Exceptions to this usually create a predictive model and verify this with the user in order to strengthen the model </w:t>
      </w:r>
      <w:r>
        <w:fldChar w:fldCharType="begin"/>
      </w:r>
      <w:r w:rsidR="00E708E3">
        <w:instrText xml:space="preserve"> ADDIN ZOTERO_ITEM CSL_CITATION {"citationID":"M3iIb9RJ","properties":{"formattedCitation":"[14], [15]","plainCitation":"[14], [15]","noteIndex":0},"citationItems":[{"id":26,"uris":["http://zotero.org/users/5057732/items/VYJP6KLE"],"uri":["http://zotero.org/users/5057732/items/VYJP6KLE"],"itemData":{"id":26,"type":"webpage","title":"Timeful","container-title":"Internet Archive","URL":"https://web.archive.org/web/20150302091124/http://www.timeful.com/","issued":{"date-parts":[["2015",3,2]]},"accessed":{"date-parts":[["2018",4,19]]}}},{"id":38,"uris":["http://zotero.org/users/5057732/items/AYF7C7GB"],"uri":["http://zotero.org/users/5057732/items/AYF7C7GB"],"itemData":{"id":38,"type":"webpage","title":"Spotify to predict the music you want to listen to","container-title":"Virgin","genre":"Text","URL":"https://www.virgin.com/music/spotify-to-predict-the-music-you-want-to-listen-to","language":"en","author":[{"family":"Clarkson","given":"Natalie"}],"issued":{"date-parts":[["2014",11,19]]},"accessed":{"date-parts":[["2018",4,19]]}}}],"schema":"https://github.com/citation-style-language/schema/raw/master/csl-citation.json"} </w:instrText>
      </w:r>
      <w:r>
        <w:fldChar w:fldCharType="separate"/>
      </w:r>
      <w:r w:rsidR="00E708E3">
        <w:rPr>
          <w:noProof/>
        </w:rPr>
        <w:t>[14], [15]</w:t>
      </w:r>
      <w:r>
        <w:fldChar w:fldCharType="end"/>
      </w:r>
      <w:r>
        <w:t>.</w:t>
      </w:r>
    </w:p>
    <w:p w14:paraId="37E855B0" w14:textId="7A94F13E" w:rsidR="004A2AED" w:rsidRDefault="00052A1A" w:rsidP="004A2AED">
      <w:pPr>
        <w:pStyle w:val="Kop2"/>
      </w:pPr>
      <w:bookmarkStart w:id="8" w:name="_Toc530673721"/>
      <w:r>
        <w:t>Literature study</w:t>
      </w:r>
      <w:bookmarkEnd w:id="8"/>
    </w:p>
    <w:p w14:paraId="4EA33761" w14:textId="737D8F1D" w:rsidR="004A2AED" w:rsidRDefault="004A2AED" w:rsidP="004A2AED">
      <w:r>
        <w:t xml:space="preserve">There have been various approaches as to how and when to provide feedback to the user. Generally, the preferred method of feedback is “smart reminders” </w:t>
      </w:r>
      <w:r>
        <w:fldChar w:fldCharType="begin"/>
      </w:r>
      <w:r w:rsidR="00E708E3">
        <w:instrText xml:space="preserve"> ADDIN ZOTERO_ITEM CSL_CITATION {"citationID":"lXM1TxNS","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sidR="00E708E3">
        <w:rPr>
          <w:noProof/>
        </w:rPr>
        <w:t>[16]</w:t>
      </w:r>
      <w:r>
        <w:fldChar w:fldCharType="end"/>
      </w:r>
      <w:r>
        <w:t xml:space="preserve">. Similar to the implementations, papers frequently focus on finding novel ways of combining information from smart devices into producing reminders, following norms provided at design time. Examples include combinations of location and time </w:t>
      </w:r>
      <w:r>
        <w:fldChar w:fldCharType="begin"/>
      </w:r>
      <w:r w:rsidR="00E708E3">
        <w:instrText xml:space="preserve"> ADDIN ZOTERO_ITEM CSL_CITATION {"citationID":"912kbfVP","properties":{"formattedCitation":"[17]\\uc0\\u8211{}[19]","plainCitation":"[17]–[19]","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fldChar w:fldCharType="separate"/>
      </w:r>
      <w:r w:rsidR="00E708E3" w:rsidRPr="00E708E3">
        <w:rPr>
          <w:rFonts w:ascii="Times New Roman" w:cs="Times New Roman"/>
          <w:color w:val="000000"/>
        </w:rPr>
        <w:t>[17]–[19]</w:t>
      </w:r>
      <w:r>
        <w:fldChar w:fldCharType="end"/>
      </w:r>
      <w:r>
        <w:t xml:space="preserve">, events based on smart devices </w:t>
      </w:r>
      <w:r>
        <w:fldChar w:fldCharType="begin"/>
      </w:r>
      <w:r w:rsidR="00E708E3">
        <w:instrText xml:space="preserve"> ADDIN ZOTERO_ITEM CSL_CITATION {"citationID":"bA97MDas","properties":{"formattedCitation":"[3], [20], [21]","plainCitation":"[3], [20], [21]","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fldChar w:fldCharType="separate"/>
      </w:r>
      <w:r w:rsidR="00E708E3">
        <w:rPr>
          <w:noProof/>
        </w:rPr>
        <w:t>[3], [20], [21]</w:t>
      </w:r>
      <w:r>
        <w:fldChar w:fldCharType="end"/>
      </w:r>
      <w:r>
        <w:t xml:space="preserve">, or a combination of numerous sources of information </w:t>
      </w:r>
      <w:r>
        <w:fldChar w:fldCharType="begin"/>
      </w:r>
      <w:r w:rsidR="00E708E3">
        <w:instrText xml:space="preserve"> ADDIN ZOTERO_ITEM CSL_CITATION {"citationID":"F01pe93i","properties":{"formattedCitation":"[22]\\uc0\\u8211{}[24]","plainCitation":"[22]–[24]","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E708E3" w:rsidRPr="00E708E3">
        <w:rPr>
          <w:rFonts w:ascii="Times New Roman" w:cs="Times New Roman"/>
          <w:color w:val="000000"/>
        </w:rPr>
        <w:t>[22]–[24]</w:t>
      </w:r>
      <w:r>
        <w:fldChar w:fldCharType="end"/>
      </w:r>
      <w:r>
        <w:t>.</w:t>
      </w:r>
    </w:p>
    <w:p w14:paraId="66906AE3" w14:textId="0EECC5D1" w:rsidR="004A2AED" w:rsidRPr="00830B66" w:rsidRDefault="004A2AED" w:rsidP="004A2AED">
      <w:r>
        <w:lastRenderedPageBreak/>
        <w:t xml:space="preserve">The more innovative ideas add an extra logic layer on top of the data of the user’s ADL. Analyzing the user’s values is an intrinsic part of establishing a model. The concept of a Socially Adaptive Electronic Partner (SAEP) has been previously introduced by van Riemsdijk </w:t>
      </w:r>
      <w:r>
        <w:fldChar w:fldCharType="begin"/>
      </w:r>
      <w:r>
        <w:instrText xml:space="preserve"> ADDIN ZOTERO_ITEM CSL_CITATION {"citationID":"xbmEaNUI","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8]</w:t>
      </w:r>
      <w:r>
        <w:fldChar w:fldCharType="end"/>
      </w:r>
      <w:r>
        <w:t xml:space="preserve">. It follows the ideology that technology should adapt to the user and not vice versa. As such, its logic incorporates the norms and values of the social context.  Subsequent work has been done expanding on this, including temporal logic and analyzing actions and habits. </w:t>
      </w:r>
      <w:r>
        <w:fldChar w:fldCharType="begin"/>
      </w:r>
      <w:r w:rsidR="00E708E3">
        <w:instrText xml:space="preserve"> ADDIN ZOTERO_ITEM CSL_CITATION {"citationID":"dUN9z7PV","properties":{"formattedCitation":"[25]\\uc0\\u8211{}[27]","plainCitation":"[25]–[27]","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23,"uris":["http://zotero.org/users/5057732/items/TKG86P9I"],"uri":["http://zotero.org/users/5057732/items/TKG86P9I"],"itemData":{"id":23,"type":"article-journal","title":"Towards a formalisation of Action Identiﬁcation Hierarchies</w:instrText>
      </w:r>
      <w:r w:rsidR="00E708E3">
        <w:rPr>
          <w:rFonts w:ascii="Cambria Math" w:hAnsi="Cambria Math" w:cs="Cambria Math"/>
        </w:rPr>
        <w:instrText>∗</w:instrText>
      </w:r>
      <w:r w:rsidR="00E708E3">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E708E3" w:rsidRPr="00E708E3">
        <w:rPr>
          <w:rFonts w:ascii="Times New Roman" w:cs="Times New Roman"/>
          <w:color w:val="000000"/>
        </w:rPr>
        <w:t>[25]–[27]</w:t>
      </w:r>
      <w:r>
        <w:fldChar w:fldCharType="end"/>
      </w:r>
      <w:r>
        <w:t xml:space="preserve">. </w:t>
      </w:r>
      <w:r w:rsidR="00E708E3">
        <w:t xml:space="preserve"> </w:t>
      </w:r>
      <w:r>
        <w:t xml:space="preserve">A simple but tedious approach is to ask for user feedback whenever values are needed. Instead, Zhou et al. </w:t>
      </w:r>
      <w:r>
        <w:fldChar w:fldCharType="begin"/>
      </w:r>
      <w:r>
        <w:instrText xml:space="preserve"> ADDIN ZOTERO_ITEM CSL_CITATION {"citationID":"DSZ5NPQ1","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 xml:space="preserve"> use a fuzzy linguistic approach to determine value levels. </w:t>
      </w:r>
    </w:p>
    <w:p w14:paraId="4D6180D2" w14:textId="77777777" w:rsidR="004A2AED" w:rsidRDefault="004A2AED" w:rsidP="004A2AED">
      <w:r>
        <w:t xml:space="preserve">Rather than specifying norms at design time, they are constructed based on the ADL. Several approaches are proposed. Chaminda et al. </w:t>
      </w:r>
      <w:r>
        <w:fldChar w:fldCharType="begin"/>
      </w:r>
      <w:r>
        <w:instrText xml:space="preserve"> ADDIN ZOTERO_ITEM CSL_CITATION {"citationID":"5MDwsjbo","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 xml:space="preserve"> suggest coupling complex activities that have a strong relationship among initiation and conclusion, such as closing the tap after opening it. Other papers </w:t>
      </w:r>
      <w:r>
        <w:fldChar w:fldCharType="begin"/>
      </w:r>
      <w:r>
        <w:instrText xml:space="preserve"> ADDIN ZOTERO_ITEM CSL_CITATION {"citationID":"h0LYxZpR","properties":{"formattedCitation":"[2], [30]","plainCitation":"[2], [30]","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2], [30]</w:t>
      </w:r>
      <w:r>
        <w:fldChar w:fldCharType="end"/>
      </w:r>
      <w:r>
        <w:t xml:space="preserve"> support this analysis of temporal relationships between activities, in order to generate a set of norms for the support agent. Other context-aware approaches vary greatly. For example, Vurgun et al. </w:t>
      </w:r>
      <w:r>
        <w:fldChar w:fldCharType="begin"/>
      </w:r>
      <w:r>
        <w:instrText xml:space="preserve"> ADDIN ZOTERO_ITEM CSL_CITATION {"citationID":"yi2OPyoC","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fldChar w:fldCharType="separate"/>
      </w:r>
      <w:r>
        <w:rPr>
          <w:noProof/>
        </w:rPr>
        <w:t>[31]</w:t>
      </w:r>
      <w:r>
        <w:fldChar w:fldCharType="end"/>
      </w:r>
      <w:r>
        <w:t xml:space="preserve"> apply a dynamic Bayesian statistical approach. Giorgini et al. </w:t>
      </w:r>
      <w:r>
        <w:fldChar w:fldCharType="begin"/>
      </w:r>
      <w:r>
        <w:instrText xml:space="preserve"> ADDIN ZOTERO_ITEM CSL_CITATION {"citationID":"beur2iuJ","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use label propagation algorithms to break down goals and identify all prior actions necessary to achieve the goal.</w:t>
      </w:r>
    </w:p>
    <w:p w14:paraId="3097E9E2" w14:textId="77777777" w:rsidR="004A2AED" w:rsidRDefault="004A2AED" w:rsidP="004A2AED">
      <w:r>
        <w:t xml:space="preserve">Another approach for this makes use of Behavior Change Support Systems (BCSS) </w:t>
      </w:r>
      <w:r>
        <w:fldChar w:fldCharType="begin"/>
      </w:r>
      <w:r>
        <w:instrText xml:space="preserve"> ADDIN ZOTERO_ITEM CSL_CITATION {"citationID":"32TaUT5K","properties":{"formattedCitation":"[33]","plainCitation":"[33]","noteIndex":0},"citationItems":[{"id":135,"uris":["http://zotero.org/users/5057732/items/ZTFWE234"],"uri":["http://zotero.org/users/5057732/items/ZTFWE234"],"itemData":{"id":135,"type":"article-journal","title":"A foundation for the study of behavior change support systems","container-title":"Personal and Ubiquitous Computing","page":"1223-1235","volume":"17","issue":"6","source":"link.springer.com","abstract":"The emerging ambient persuasive technology looks very promising for many areas of personal and ubiquitous computing. Persuasive applications aim at changing human attitudes or behavior through the power of software designs. This theory-creating article suggests the concept of a behavior change support system (BCSS), whether web-based, mobile, ubiquitous, or more traditional information system to be treated as the core of research into persuasion, influence, nudge, and coercion. This article provides a foundation for studying BCSSs, in which the key constructs are the O/C matrix and the PSD model. It will (1) introduce the archetypes of behavior change via BCSSs, (2) describe the design process for building persuasive BCSSs, and (3) exemplify research into BCSSs through the domain of health interventions. Recognizing the themes put forward in this article will help leverage the full potential of computing for producing behavioral changes.","DOI":"10.1007/s00779-012-0591-5","ISSN":"1617-4909, 1617-4917","journalAbbreviation":"Pers Ubiquit Comput","language":"en","author":[{"family":"Oinas-Kukkonen","given":"Harri"}],"issued":{"date-parts":[["2013",8,1]]}}}],"schema":"https://github.com/citation-style-language/schema/raw/master/csl-citation.json"} </w:instrText>
      </w:r>
      <w:r>
        <w:fldChar w:fldCharType="separate"/>
      </w:r>
      <w:r>
        <w:rPr>
          <w:noProof/>
        </w:rPr>
        <w:t>[33]</w:t>
      </w:r>
      <w:r>
        <w:fldChar w:fldCharType="end"/>
      </w:r>
      <w:r>
        <w:t xml:space="preserve"> by applying principles of Human Computer Interaction (HCI) </w:t>
      </w:r>
      <w:r>
        <w:fldChar w:fldCharType="begin"/>
      </w:r>
      <w:r>
        <w:instrText xml:space="preserve"> ADDIN ZOTERO_ITEM CSL_CITATION {"citationID":"hqIhPNAk","properties":{"formattedCitation":"[34]","plainCitation":"[34]","noteIndex":0},"citationItems":[{"id":138,"uris":["http://zotero.org/users/5057732/items/3ADD8EHA"],"uri":["http://zotero.org/users/5057732/items/3ADD8EHA"],"itemData":{"id":138,"type":"article-journal","title":"HCI Perspectives on Behavior Change Support Systems","source":"research.utwente.nl","URL":"https://research.utwente.nl/en/publications/hci-perspectives-on-behavior-change-support-systems","DOI":"10.3990/1.9789036538398","language":"Undefined","author":[{"family":"Klaassen","given":"Randy"}],"issued":{"date-parts":[["2015",2,27]]},"accessed":{"date-parts":[["2018",4,19]]}}}],"schema":"https://github.com/citation-style-language/schema/raw/master/csl-citation.json"} </w:instrText>
      </w:r>
      <w:r>
        <w:fldChar w:fldCharType="separate"/>
      </w:r>
      <w:r>
        <w:rPr>
          <w:noProof/>
        </w:rPr>
        <w:t>[34]</w:t>
      </w:r>
      <w:r>
        <w:fldChar w:fldCharType="end"/>
      </w:r>
      <w:r>
        <w:t xml:space="preserve">. This practice is used increasingly in health focused applications to make sense of the abundance of data. Examples of applications </w:t>
      </w:r>
      <w:r>
        <w:fldChar w:fldCharType="begin"/>
      </w:r>
      <w:r>
        <w:instrText xml:space="preserve"> ADDIN ZOTERO_ITEM CSL_CITATION {"citationID":"fFW3a54W","properties":{"formattedCitation":"[35], [36]","plainCitation":"[35], [36]","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46,"uris":["http://zotero.org/users/5057732/items/L7LWWYXZ"],"uri":["http://zotero.org/users/5057732/items/L7LWWYXZ"],"itemData":{"id":146,"type":"article-journal","title":"HCI and mobile health interventions","container-title":"Translational Behavioral Medicine","page":"402-405","volume":"3","issue":"4","source":"link.springer.com","abstract":"Advances in mobile computing offer the potential to change when, where, and how health interventions are delivered. Rather than relying on occasional in-clinic interactions, mobile health (mHealth) interventions may overcome constraints due to limited clinician time, poor patient adherence, and inability to provide meaningful interventions at the most appropriate time. Technological capability, however, does not equate with user acceptance and adoption. How then can we ensure that mobile technologies for behavior change meet the needs of their target audience? In this paper, we argue that overcoming acceptance and adoption barriers requires interdisciplinary collaborations, bringing together not only technologists and health researchers but also human–computer interaction (HCI) experts. We discuss the value of human–computer interaction research to the nascent field of mHealth and demonstrate how research from HCI can offer complementary insights on the creation of mobile health interventions. We conclude with a discussion of barriers to interdisciplinary collaborations in mobile health and suggest ways to overcome them.","DOI":"10.1007/s13142-013-0214-3","ISSN":"1869-6716, 1613-9860","journalAbbreviation":"Behav. Med. Pract. Policy Res.","language":"en","author":[{"family":"Poole","given":"Erika S."}],"issued":{"date-parts":[["2013",12,1]]}}}],"schema":"https://github.com/citation-style-language/schema/raw/master/csl-citation.json"} </w:instrText>
      </w:r>
      <w:r>
        <w:fldChar w:fldCharType="separate"/>
      </w:r>
      <w:r>
        <w:rPr>
          <w:noProof/>
        </w:rPr>
        <w:t>[35], [36]</w:t>
      </w:r>
      <w:r>
        <w:fldChar w:fldCharType="end"/>
      </w:r>
      <w:r>
        <w:t xml:space="preserve"> share large similarities with the analysis of the user’s norms and values.</w:t>
      </w:r>
    </w:p>
    <w:p w14:paraId="12466462" w14:textId="77777777" w:rsidR="00E708E3" w:rsidRDefault="00E708E3">
      <w:pPr>
        <w:jc w:val="left"/>
        <w:rPr>
          <w:rFonts w:asciiTheme="majorHAnsi" w:eastAsiaTheme="majorEastAsia" w:hAnsiTheme="majorHAnsi" w:cstheme="majorBidi"/>
          <w:sz w:val="36"/>
          <w:szCs w:val="26"/>
        </w:rPr>
      </w:pPr>
      <w:r>
        <w:br w:type="page"/>
      </w:r>
    </w:p>
    <w:p w14:paraId="3149C86F" w14:textId="38494331" w:rsidR="00E708E3" w:rsidRDefault="00E708E3" w:rsidP="00E708E3">
      <w:pPr>
        <w:pStyle w:val="Kop1"/>
      </w:pPr>
      <w:r>
        <w:lastRenderedPageBreak/>
        <w:br/>
      </w:r>
      <w:bookmarkStart w:id="9" w:name="_Toc530673722"/>
      <w:r w:rsidR="00360165">
        <w:t>A</w:t>
      </w:r>
      <w:r>
        <w:t>pproach</w:t>
      </w:r>
      <w:bookmarkEnd w:id="9"/>
    </w:p>
    <w:p w14:paraId="0438D79A" w14:textId="77777777" w:rsidR="00E708E3" w:rsidRDefault="00E708E3" w:rsidP="00E708E3">
      <w:r>
        <w:t>As previously mentioned, there are several steps in finding an appropriate time for supportive feedback. However, time is limited and several aspects have already been researched plenty. As such, let us limit the focus of the thesis research.</w:t>
      </w:r>
    </w:p>
    <w:p w14:paraId="13B3E80B" w14:textId="77777777" w:rsidR="00E708E3" w:rsidRDefault="00E708E3" w:rsidP="00E708E3">
      <w:r>
        <w:t xml:space="preserve">The first two steps, goal definition and ADL analysis are all linked to activity recognition and analysis to provide smart reminders. As discussed in the previous paragraph, several models covering exactly this already exist. Each having their own properties, advantages and disadvantages. </w:t>
      </w:r>
    </w:p>
    <w:p w14:paraId="77D9B134" w14:textId="62DE23B0" w:rsidR="00E708E3" w:rsidRDefault="00E708E3" w:rsidP="00E708E3">
      <w:r>
        <w:t xml:space="preserve">The effectiveness and invasiveness are both quite difficult to quantify. However, they can be combined into user values. These, in return, are more quantifiable. To illustrate this, let us revisit the example of the elderly man, Peter. The goal, taking his medicine in time, drastically promotes his value of health. The moment the supportive feedback is provided, however, may demote that value or another. For example, if it causes him to wake up from his sleep, it will demote his value of health, or if it interrupts him during a phone call it may demote his value of social contact. </w:t>
      </w:r>
    </w:p>
    <w:p w14:paraId="7F0C06CD" w14:textId="35757742" w:rsidR="004A05CB" w:rsidRDefault="004A05CB" w:rsidP="004A05CB">
      <w:pPr>
        <w:pStyle w:val="Kop2"/>
      </w:pPr>
      <w:bookmarkStart w:id="10" w:name="_Ref530536840"/>
      <w:bookmarkStart w:id="11" w:name="_Toc530673723"/>
      <w:r>
        <w:t>Starting point</w:t>
      </w:r>
      <w:bookmarkEnd w:id="10"/>
      <w:bookmarkEnd w:id="11"/>
    </w:p>
    <w:p w14:paraId="766D0148" w14:textId="2367468E" w:rsidR="004A05CB" w:rsidRDefault="004A05CB" w:rsidP="004A05CB">
      <w:r>
        <w:t>Prior to being able to establish the research questions, the starting point needs to be established. This is also to limit the scope of the research since the general topic is very broad.</w:t>
      </w:r>
    </w:p>
    <w:p w14:paraId="4C0A6AB6" w14:textId="5A826A44" w:rsidR="004A05CB" w:rsidRDefault="004A05CB" w:rsidP="004A05CB">
      <w:r>
        <w:t xml:space="preserve">The area of activity recognition is a rapidly evolving one. However, the current state is that any forms of activity recognition based on raw sensor data are still very limited </w:t>
      </w:r>
      <w:r w:rsidR="000E4F83">
        <w:t xml:space="preserve">or inaccurate in general solutions. Accuracy can be improved by having location specific setups, or a severely limited number of recognized activities. Over the coming years, quality and accuracy of activity recognition is expected to increase </w:t>
      </w:r>
      <w:r w:rsidR="00D4693C">
        <w:t xml:space="preserve">thanks to, among others, the exponential rise in IoT devices in houses and public building </w:t>
      </w:r>
      <w:r w:rsidR="00D4693C">
        <w:fldChar w:fldCharType="begin"/>
      </w:r>
      <w:r w:rsidR="00D4693C">
        <w:instrText xml:space="preserve"> ADDIN ZOTERO_ITEM CSL_CITATION {"citationID":"xAvDUamh","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00D4693C">
        <w:fldChar w:fldCharType="separate"/>
      </w:r>
      <w:r w:rsidR="00D4693C">
        <w:rPr>
          <w:noProof/>
        </w:rPr>
        <w:t>[37]</w:t>
      </w:r>
      <w:r w:rsidR="00D4693C">
        <w:fldChar w:fldCharType="end"/>
      </w:r>
      <w:r w:rsidR="00D4693C">
        <w:t xml:space="preserve"> providing more and different data, as well as the improved sensors in and capabilities of smartphones.</w:t>
      </w:r>
    </w:p>
    <w:p w14:paraId="5833ABB6" w14:textId="732AF28F" w:rsidR="00D4693C" w:rsidRDefault="00D4693C" w:rsidP="004A05CB">
      <w:r>
        <w:t xml:space="preserve">Even partly focusing on actual activity recognition would therefore be an enormous enlargement of the scope of this thesis. As such, a choice is made to </w:t>
      </w:r>
      <w:r w:rsidR="00E26166">
        <w:t xml:space="preserve">either </w:t>
      </w:r>
      <w:r>
        <w:t>use existing datasets which already contain information about a user’s ADL</w:t>
      </w:r>
      <w:r w:rsidR="00E26166">
        <w:t>, or to make use of existing implementations that have proven to correctly provide streaming data about a user’s ADL. However, no focus should be put on actually analyzing the sensor data.</w:t>
      </w:r>
    </w:p>
    <w:p w14:paraId="3AFC5C83" w14:textId="7E75DE6F" w:rsidR="00E708E3" w:rsidRDefault="00E708E3" w:rsidP="00E708E3">
      <w:pPr>
        <w:pStyle w:val="Kop2"/>
      </w:pPr>
      <w:bookmarkStart w:id="12" w:name="_Toc530673724"/>
      <w:r>
        <w:lastRenderedPageBreak/>
        <w:t>Research questions</w:t>
      </w:r>
      <w:bookmarkEnd w:id="12"/>
    </w:p>
    <w:p w14:paraId="75701578" w14:textId="110A272C" w:rsidR="00E708E3" w:rsidRDefault="00E708E3" w:rsidP="00E708E3">
      <w:r>
        <w:t xml:space="preserve">Combining the previous matters and </w:t>
      </w:r>
      <w:r w:rsidR="00C3366C">
        <w:t>assumptions</w:t>
      </w:r>
      <w:r>
        <w:t>, the focus of this thesis will be combining the concepts of a SAEP and expanding on the existing research as discussed before. The overall research question is:</w:t>
      </w:r>
    </w:p>
    <w:p w14:paraId="67F486EA" w14:textId="77777777" w:rsidR="00E708E3" w:rsidRDefault="00E708E3" w:rsidP="00E708E3">
      <w:pPr>
        <w:pStyle w:val="Citaat"/>
      </w:pPr>
      <w:r>
        <w:t>How can existing smart reminder systems be extended to incorporate user values to provide appropriately timed supportive feedback and thereby increase the user values.</w:t>
      </w:r>
    </w:p>
    <w:p w14:paraId="3C8C5CD8" w14:textId="45852FDE" w:rsidR="00E708E3" w:rsidRDefault="00E708E3" w:rsidP="00E708E3">
      <w:r>
        <w:t>The expected outcome of this question is a model which provides timed feedback based on the user’s ADL and value input.</w:t>
      </w:r>
      <w:r w:rsidR="00C3366C">
        <w:t xml:space="preserve"> </w:t>
      </w:r>
      <w:r>
        <w:t>Subsequently this leads to a number of sub-questions that need to be answered before this:</w:t>
      </w:r>
    </w:p>
    <w:p w14:paraId="6FD29A44" w14:textId="77777777" w:rsidR="00E708E3" w:rsidRDefault="00E708E3" w:rsidP="00E708E3">
      <w:pPr>
        <w:pStyle w:val="Citaat"/>
        <w:rPr>
          <w:lang w:bidi="ar-SA"/>
        </w:rPr>
      </w:pPr>
      <w:r>
        <w:rPr>
          <w:lang w:bidi="ar-SA"/>
        </w:rPr>
        <w:t>R1</w:t>
      </w:r>
      <w:r w:rsidRPr="003E18D0">
        <w:rPr>
          <w:lang w:bidi="ar-SA"/>
        </w:rPr>
        <w:t xml:space="preserve">: </w:t>
      </w:r>
      <w:r>
        <w:rPr>
          <w:lang w:bidi="ar-SA"/>
        </w:rPr>
        <w:t>What are the requirements for the smart reminder system model?</w:t>
      </w:r>
    </w:p>
    <w:p w14:paraId="7D750DB3" w14:textId="77777777" w:rsidR="00E708E3" w:rsidRDefault="00E708E3" w:rsidP="00E708E3">
      <w:pPr>
        <w:pStyle w:val="Citaat"/>
        <w:rPr>
          <w:lang w:bidi="ar-SA"/>
        </w:rPr>
      </w:pPr>
      <w:r>
        <w:rPr>
          <w:lang w:bidi="ar-SA"/>
        </w:rPr>
        <w:t>R2: Which existing models and systems exist for smart reminder systems and how do they compare.</w:t>
      </w:r>
    </w:p>
    <w:p w14:paraId="0E9B748E" w14:textId="77777777" w:rsidR="00E708E3" w:rsidRDefault="00E708E3" w:rsidP="00E708E3">
      <w:pPr>
        <w:rPr>
          <w:lang w:bidi="ar-SA"/>
        </w:rPr>
      </w:pPr>
      <w:r>
        <w:rPr>
          <w:lang w:bidi="ar-SA"/>
        </w:rPr>
        <w:t>These two questions should provide a good overview on the abilities of the existing systems and the amount of work required to extend them to incorporate user values. Of course, for this we need to be able to actually find out about the user values.</w:t>
      </w:r>
    </w:p>
    <w:p w14:paraId="7CD32E0B" w14:textId="77777777" w:rsidR="00E708E3" w:rsidRDefault="00E708E3" w:rsidP="00E708E3">
      <w:pPr>
        <w:pStyle w:val="Citaat"/>
        <w:rPr>
          <w:lang w:bidi="ar-SA"/>
        </w:rPr>
      </w:pPr>
      <w:r>
        <w:rPr>
          <w:lang w:bidi="ar-SA"/>
        </w:rPr>
        <w:t>R3: What are possible ways of analyzing and quantifying the values of the user?</w:t>
      </w:r>
    </w:p>
    <w:p w14:paraId="4C9A609E" w14:textId="77777777" w:rsidR="00E708E3" w:rsidRPr="00713D5E" w:rsidRDefault="00E708E3" w:rsidP="00E708E3">
      <w:pPr>
        <w:pStyle w:val="Citaat"/>
        <w:rPr>
          <w:lang w:bidi="ar-SA"/>
        </w:rPr>
      </w:pPr>
      <w:r>
        <w:rPr>
          <w:lang w:bidi="ar-SA"/>
        </w:rPr>
        <w:t>R4: How can the model be extended to incorporate user values?</w:t>
      </w:r>
    </w:p>
    <w:p w14:paraId="59797AB8" w14:textId="77777777" w:rsidR="00E708E3" w:rsidRDefault="00E708E3" w:rsidP="00E708E3">
      <w:r>
        <w:rPr>
          <w:lang w:bidi="ar-SA"/>
        </w:rPr>
        <w:t xml:space="preserve">Ultimately, all knowledge can be combined into a model which can be used to approximate the most “appropriate time” for support feedback. This model can subsequently be implemented in a piece of software in order for the model to be dynamically generated depending on new input regarding the ADL, goals, norms and values. </w:t>
      </w:r>
      <w:r>
        <w:t>Once such an implementation has been made, the model can be tweaked according to findings and should be tested. This brings us to the final sub-question:</w:t>
      </w:r>
    </w:p>
    <w:p w14:paraId="2465BF36" w14:textId="77777777" w:rsidR="00E708E3" w:rsidRDefault="00E708E3" w:rsidP="00E708E3">
      <w:pPr>
        <w:pStyle w:val="Citaat"/>
        <w:rPr>
          <w:shd w:val="clear" w:color="auto" w:fill="FFFFFF"/>
        </w:rPr>
      </w:pPr>
      <w:r>
        <w:rPr>
          <w:shd w:val="clear" w:color="auto" w:fill="FFFFFF"/>
        </w:rPr>
        <w:t>R5: Does the use of the extended model improve support for user values?</w:t>
      </w:r>
    </w:p>
    <w:p w14:paraId="0AE34828" w14:textId="77777777" w:rsidR="00E708E3" w:rsidRDefault="00E708E3" w:rsidP="00E708E3">
      <w:r>
        <w:t>This will require prior planning of possible testing methods and clearly defined testing scenarios.</w:t>
      </w:r>
    </w:p>
    <w:p w14:paraId="3016C0D7" w14:textId="77777777" w:rsidR="00E708E3" w:rsidRDefault="00E708E3" w:rsidP="00E708E3">
      <w:pPr>
        <w:pStyle w:val="Kop2"/>
      </w:pPr>
      <w:bookmarkStart w:id="13" w:name="_Toc530673725"/>
      <w:r>
        <w:lastRenderedPageBreak/>
        <w:t>Roadmap</w:t>
      </w:r>
      <w:bookmarkEnd w:id="13"/>
    </w:p>
    <w:p w14:paraId="61A298A8" w14:textId="65ED1BBB" w:rsidR="007B4307" w:rsidRDefault="009B7AC7" w:rsidP="007B4307">
      <w:pPr>
        <w:pStyle w:val="Kop4"/>
      </w:pPr>
      <w:r>
        <w:t>Requirement analysis</w:t>
      </w:r>
    </w:p>
    <w:p w14:paraId="7D51BFD5" w14:textId="374B0A29" w:rsidR="007B4307" w:rsidRDefault="007B4307" w:rsidP="007B4307">
      <w:r>
        <w:t xml:space="preserve">An extension of the preliminary research, </w:t>
      </w:r>
      <w:r w:rsidR="009B7AC7">
        <w:t>the research questions are translated into requirements. This focuses</w:t>
      </w:r>
      <w:r w:rsidR="005C40CB">
        <w:t xml:space="preserve"> on </w:t>
      </w:r>
      <w:r w:rsidR="009B7AC7">
        <w:t xml:space="preserve">analyzing </w:t>
      </w:r>
      <w:r w:rsidR="005C40CB">
        <w:t xml:space="preserve">papers </w:t>
      </w:r>
      <w:r w:rsidR="009B7AC7">
        <w:t xml:space="preserve">and implementations </w:t>
      </w:r>
      <w:r w:rsidR="005C40CB">
        <w:t>related to answering the research questions</w:t>
      </w:r>
      <w:r>
        <w:t xml:space="preserve">. </w:t>
      </w:r>
      <w:r w:rsidR="005C40CB">
        <w:t xml:space="preserve">Specifically, this revolves around analyzing and comparing past papers and reports to see possible ways of doing activity prediction, analyzing user goals and values, and ultimately combining them. All concepts should be compared </w:t>
      </w:r>
      <w:r w:rsidR="009B7AC7">
        <w:t xml:space="preserve">on these previously established requirements in order </w:t>
      </w:r>
      <w:r w:rsidR="005C40CB">
        <w:t xml:space="preserve">to quickly </w:t>
      </w:r>
      <w:r w:rsidR="009B7AC7">
        <w:t>identify</w:t>
      </w:r>
      <w:r w:rsidR="005C40CB">
        <w:t xml:space="preserve"> the most valuable papers.</w:t>
      </w:r>
    </w:p>
    <w:p w14:paraId="7B862CD0" w14:textId="4658DF33" w:rsidR="005C40CB" w:rsidRDefault="005C40CB" w:rsidP="005C40CB">
      <w:pPr>
        <w:pStyle w:val="Kop4"/>
      </w:pPr>
      <w:r>
        <w:t>Concept design</w:t>
      </w:r>
      <w:r w:rsidR="00D835BF">
        <w:t xml:space="preserve">, </w:t>
      </w:r>
      <w:r w:rsidR="0047568E">
        <w:t>architecture</w:t>
      </w:r>
      <w:r w:rsidR="00D835BF">
        <w:t xml:space="preserve"> &amp; </w:t>
      </w:r>
      <w:r w:rsidR="0047568E">
        <w:t>implementation</w:t>
      </w:r>
    </w:p>
    <w:p w14:paraId="657223F1" w14:textId="12D518DE" w:rsidR="005C40CB" w:rsidRDefault="005C40CB" w:rsidP="005C40CB">
      <w:r>
        <w:t xml:space="preserve">Based on the findings of the </w:t>
      </w:r>
      <w:r w:rsidR="0047568E">
        <w:t>requirement</w:t>
      </w:r>
      <w:r>
        <w:t xml:space="preserve"> analysis, an initial </w:t>
      </w:r>
      <w:r w:rsidR="009D4051">
        <w:t xml:space="preserve">concept can be designed. </w:t>
      </w:r>
      <w:r w:rsidR="00D835BF">
        <w:t>Accordingly</w:t>
      </w:r>
      <w:r w:rsidR="00360165">
        <w:t xml:space="preserve">, all required sub-components are analyzed and possible options for their implementations </w:t>
      </w:r>
      <w:r w:rsidR="00D835BF">
        <w:t>are discussed, leading to a final, defined design for the system architecture.</w:t>
      </w:r>
    </w:p>
    <w:p w14:paraId="5C92B378" w14:textId="27828ECA" w:rsidR="00360165" w:rsidRDefault="00260181" w:rsidP="00360165">
      <w:pPr>
        <w:pStyle w:val="Kop4"/>
      </w:pPr>
      <w:r>
        <w:t>Experimentation</w:t>
      </w:r>
      <w:r w:rsidR="00430B99">
        <w:t xml:space="preserve"> and </w:t>
      </w:r>
      <w:r w:rsidR="00842C05">
        <w:t>evaluation</w:t>
      </w:r>
    </w:p>
    <w:p w14:paraId="02FBD8D7" w14:textId="2F276322" w:rsidR="00360165" w:rsidRDefault="00260181" w:rsidP="00360165">
      <w:r>
        <w:t xml:space="preserve">Once the complete methodology has been established, the implementation can be tested upon actual data. This requires three things: a completed implementation, a suitable dataset and a </w:t>
      </w:r>
      <w:r w:rsidR="00430B99">
        <w:t xml:space="preserve">method of evaluation. </w:t>
      </w:r>
    </w:p>
    <w:p w14:paraId="1512CCCC" w14:textId="77777777" w:rsidR="00430B99" w:rsidRDefault="00430B99" w:rsidP="00360165"/>
    <w:p w14:paraId="794EBC17" w14:textId="77777777" w:rsidR="00360165" w:rsidRDefault="00360165" w:rsidP="005C40CB"/>
    <w:p w14:paraId="04BAD682" w14:textId="77777777" w:rsidR="009D4051" w:rsidRDefault="009D4051">
      <w:pPr>
        <w:jc w:val="left"/>
      </w:pPr>
      <w:r>
        <w:br w:type="page"/>
      </w:r>
    </w:p>
    <w:p w14:paraId="5FCCF147" w14:textId="6D9F1C3F" w:rsidR="009D4051" w:rsidRDefault="009D4051" w:rsidP="009D4051">
      <w:pPr>
        <w:pStyle w:val="Kop1"/>
      </w:pPr>
      <w:r>
        <w:lastRenderedPageBreak/>
        <w:br/>
      </w:r>
      <w:bookmarkStart w:id="14" w:name="_Toc530673726"/>
      <w:r w:rsidR="009B7AC7">
        <w:t>Requirement analysis</w:t>
      </w:r>
      <w:bookmarkEnd w:id="14"/>
    </w:p>
    <w:p w14:paraId="5A0F49DC" w14:textId="27CA4897" w:rsidR="009D4051" w:rsidRDefault="00430B99" w:rsidP="009D4051">
      <w:r>
        <w:t xml:space="preserve">Within </w:t>
      </w:r>
      <w:r w:rsidR="009B7AC7">
        <w:t xml:space="preserve">this chapter, </w:t>
      </w:r>
      <w:r>
        <w:t xml:space="preserve">we aim to answer the first </w:t>
      </w:r>
      <w:r w:rsidR="00AC161B">
        <w:t>four</w:t>
      </w:r>
      <w:r>
        <w:t xml:space="preserve"> research sub-questions</w:t>
      </w:r>
      <w:r w:rsidR="0086574A">
        <w:t xml:space="preserve"> and arrive at a basic idea of how to design an initial concept</w:t>
      </w:r>
      <w:r>
        <w:t xml:space="preserve">. </w:t>
      </w:r>
      <w:r>
        <w:rPr>
          <w:b/>
        </w:rPr>
        <w:t>In final design doe ergens wolkje met de RQ’s</w:t>
      </w:r>
      <w:r>
        <w:t xml:space="preserve"> </w:t>
      </w:r>
      <w:r w:rsidR="00AC161B">
        <w:t xml:space="preserve">First, </w:t>
      </w:r>
      <w:r w:rsidR="00643B3E">
        <w:t xml:space="preserve">all existing concepts will be compared according to a number of ideal requirements. Furthermore, the feasibility of all papers posing these concepts will be analyzed. Consecutively, analysis is done to the purpose of user values within this field, </w:t>
      </w:r>
      <w:r>
        <w:t>These are necessary before a mod</w:t>
      </w:r>
      <w:r w:rsidR="00A34302">
        <w:t>el can be created in which the answers to these questions can be combined</w:t>
      </w:r>
      <w:r w:rsidR="00643B3E">
        <w:t xml:space="preserve"> with the fourth</w:t>
      </w:r>
      <w:r w:rsidR="00A34302">
        <w:t xml:space="preserve"> into a concept design aimed at answering</w:t>
      </w:r>
      <w:r w:rsidR="00AC161B">
        <w:t xml:space="preserve"> </w:t>
      </w:r>
      <w:r w:rsidR="00643B3E">
        <w:t>the</w:t>
      </w:r>
      <w:r w:rsidR="00AC161B">
        <w:t xml:space="preserve"> fifth </w:t>
      </w:r>
      <w:r w:rsidR="00A34302">
        <w:t>sub-question.</w:t>
      </w:r>
    </w:p>
    <w:p w14:paraId="238B194B" w14:textId="416878E8" w:rsidR="00A34302" w:rsidRDefault="00A34302" w:rsidP="00A34302">
      <w:pPr>
        <w:pStyle w:val="Kop2"/>
      </w:pPr>
      <w:bookmarkStart w:id="15" w:name="_Ref529029163"/>
      <w:bookmarkStart w:id="16" w:name="_Toc530673727"/>
      <w:r>
        <w:t>Model requirements</w:t>
      </w:r>
      <w:bookmarkEnd w:id="15"/>
      <w:bookmarkEnd w:id="16"/>
    </w:p>
    <w:p w14:paraId="2A560772" w14:textId="2EFE9D1B" w:rsidR="00A34302" w:rsidRDefault="00445670" w:rsidP="00A34302">
      <w:r>
        <w:t xml:space="preserve">Ideally, a model should notify at precisely the right time. Depending on whether the concept will  be used as a middleware or as an full solution for the user, it should either intercept the existing notifications and only forward them to the user when desired, or only produce the notification when it is desired in the first place. </w:t>
      </w:r>
      <w:r w:rsidR="00D55DFB">
        <w:t>This depends on whether the model incorporates goal reasoning or whether the reminder still has to be hardcoded.</w:t>
      </w:r>
    </w:p>
    <w:p w14:paraId="345D828C" w14:textId="6508FECA" w:rsidR="00D55DFB" w:rsidRPr="002C7FE8" w:rsidRDefault="00D55DFB" w:rsidP="00D55DFB">
      <w:pPr>
        <w:pStyle w:val="Citaat"/>
        <w:rPr>
          <w:b/>
        </w:rPr>
      </w:pPr>
      <w:r w:rsidRPr="002C7FE8">
        <w:rPr>
          <w:b/>
        </w:rPr>
        <w:t>Give an example of why…</w:t>
      </w:r>
    </w:p>
    <w:p w14:paraId="4C169B64" w14:textId="30D3D35F" w:rsidR="009D4948" w:rsidRDefault="009D4948" w:rsidP="00A34302">
      <w:r>
        <w:t xml:space="preserve">Secondly, </w:t>
      </w:r>
      <w:r w:rsidR="00D55DFB">
        <w:t>the model should incorporate user and environment values as much as possible. Initially utilization of activity information should be sufficient</w:t>
      </w:r>
      <w:r w:rsidR="00842CCD">
        <w:t xml:space="preserve"> (because of its more direct link to user values)</w:t>
      </w:r>
      <w:r w:rsidR="00D55DFB">
        <w:t>, but preferably all user and environment variables should be considered.</w:t>
      </w:r>
    </w:p>
    <w:p w14:paraId="3A971F7A" w14:textId="4A33F78C" w:rsidR="00D55DFB" w:rsidRDefault="00D55DFB" w:rsidP="00D55DFB">
      <w:pPr>
        <w:pStyle w:val="Citaat"/>
      </w:pPr>
      <w:r>
        <w:t xml:space="preserve">If the goal would be “remind me to take my umbrella when </w:t>
      </w:r>
      <w:r w:rsidR="00842CCD">
        <w:t>I leave</w:t>
      </w:r>
      <w:r>
        <w:t>”, it’s nice to receive a notification when leaving the house, but preferably only when it’s actually going to rain.</w:t>
      </w:r>
    </w:p>
    <w:p w14:paraId="46AC8FEC" w14:textId="3DED357B" w:rsidR="00842CCD" w:rsidRDefault="00842CCD" w:rsidP="00842CCD">
      <w:r>
        <w:t xml:space="preserve">Furthermore, as established earlier, we desire a more generalized solution rather than one mostly conceived at design time. As such, the solution should be dynamic through, for example, machine learning. </w:t>
      </w:r>
    </w:p>
    <w:p w14:paraId="5029821B" w14:textId="240A1CEA" w:rsidR="00842CCD" w:rsidRPr="002C7FE8" w:rsidRDefault="00842CCD" w:rsidP="00842CCD">
      <w:pPr>
        <w:pStyle w:val="Citaat"/>
        <w:rPr>
          <w:b/>
        </w:rPr>
      </w:pPr>
      <w:r w:rsidRPr="002C7FE8">
        <w:rPr>
          <w:b/>
        </w:rPr>
        <w:t>A model that…</w:t>
      </w:r>
    </w:p>
    <w:p w14:paraId="3304053D" w14:textId="68E4480E" w:rsidR="00842CCD" w:rsidRDefault="00842CCD" w:rsidP="00842CCD">
      <w:r>
        <w:t xml:space="preserve">Lastly, the model should </w:t>
      </w:r>
      <w:r w:rsidR="002234FC">
        <w:t>p</w:t>
      </w:r>
      <w:r w:rsidR="002C7FE8">
        <w:t>referably already have a notion of user values or at least be easily extendable to incorporate them.</w:t>
      </w:r>
    </w:p>
    <w:p w14:paraId="18AD3A06" w14:textId="0949D7DE" w:rsidR="002C7FE8" w:rsidRPr="002C7FE8" w:rsidRDefault="002C7FE8" w:rsidP="002C7FE8">
      <w:pPr>
        <w:pStyle w:val="Citaat"/>
        <w:rPr>
          <w:b/>
        </w:rPr>
      </w:pPr>
      <w:r w:rsidRPr="002C7FE8">
        <w:rPr>
          <w:b/>
        </w:rPr>
        <w:lastRenderedPageBreak/>
        <w:t>Does this need an example?</w:t>
      </w:r>
    </w:p>
    <w:p w14:paraId="5FF3239D" w14:textId="3B7F2C76" w:rsidR="00A34302" w:rsidRDefault="00B1536B" w:rsidP="00A34302">
      <w:pPr>
        <w:pStyle w:val="Kop2"/>
      </w:pPr>
      <w:bookmarkStart w:id="17" w:name="_Toc530673728"/>
      <w:r>
        <w:t>Existing implementations</w:t>
      </w:r>
      <w:bookmarkEnd w:id="17"/>
    </w:p>
    <w:p w14:paraId="18D98276" w14:textId="2E85E18B" w:rsidR="009B436C" w:rsidRDefault="009B436C" w:rsidP="009B436C">
      <w:r>
        <w:t xml:space="preserve">In this section, the concepts previously mentioned in </w:t>
      </w:r>
      <w:r w:rsidR="00902BEC">
        <w:t xml:space="preserve">sections </w:t>
      </w:r>
      <w:r>
        <w:fldChar w:fldCharType="begin"/>
      </w:r>
      <w:r>
        <w:instrText xml:space="preserve"> REF _Ref529027506 \r \h </w:instrText>
      </w:r>
      <w:r>
        <w:fldChar w:fldCharType="separate"/>
      </w:r>
      <w:r>
        <w:t>2.2</w:t>
      </w:r>
      <w:r>
        <w:fldChar w:fldCharType="end"/>
      </w:r>
      <w:r>
        <w:t xml:space="preserve"> and </w:t>
      </w:r>
      <w:r>
        <w:fldChar w:fldCharType="begin"/>
      </w:r>
      <w:r>
        <w:instrText xml:space="preserve"> REF _Ref529027511 \r \h </w:instrText>
      </w:r>
      <w:r>
        <w:fldChar w:fldCharType="separate"/>
      </w:r>
      <w:r>
        <w:t>2.3</w:t>
      </w:r>
      <w:r>
        <w:fldChar w:fldCharType="end"/>
      </w:r>
      <w:r>
        <w:t>, as well as several others, are analyzed and compared to the aforementioned requirements. The papers mentioned all focus on one or more of the following aspects: activity prediction, smart reminders, goal reasoning or user values. Ultimately, an implementation is desired which combines all four of those aspects, or at least several of them.</w:t>
      </w:r>
    </w:p>
    <w:p w14:paraId="612A5AB3" w14:textId="0C8657AB" w:rsidR="0067619E" w:rsidRPr="0067619E" w:rsidRDefault="0067619E" w:rsidP="009B436C">
      <w:pPr>
        <w:rPr>
          <w:b/>
          <w:lang w:val="nl-NL"/>
        </w:rPr>
      </w:pPr>
      <w:r w:rsidRPr="0067619E">
        <w:rPr>
          <w:b/>
          <w:lang w:val="nl-NL"/>
        </w:rPr>
        <w:t>Deze het liefste allemaal in kolommetjes</w:t>
      </w:r>
    </w:p>
    <w:p w14:paraId="20D804D2" w14:textId="7B5D0948" w:rsidR="000F159E" w:rsidRPr="001C6BDE" w:rsidRDefault="000F159E" w:rsidP="009B436C">
      <w:pPr>
        <w:pStyle w:val="Kop4"/>
        <w:rPr>
          <w:lang w:val="nl-NL"/>
        </w:rPr>
      </w:pPr>
      <w:r w:rsidRPr="001C6BDE">
        <w:rPr>
          <w:lang w:val="nl-NL"/>
        </w:rPr>
        <w:t xml:space="preserve">AHCS/TAFETA </w:t>
      </w:r>
      <w:r>
        <w:fldChar w:fldCharType="begin"/>
      </w:r>
      <w:r w:rsidRPr="001C6BDE">
        <w:rPr>
          <w:lang w:val="nl-NL"/>
        </w:rPr>
        <w:instrText xml:space="preserve"> ADDIN ZOTERO_ITEM CSL_CITATION {"citationID":"CHWNTHFR","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Pr="001C6BDE">
        <w:rPr>
          <w:noProof/>
          <w:lang w:val="nl-NL"/>
        </w:rPr>
        <w:t>[24]</w:t>
      </w:r>
      <w:r>
        <w:fldChar w:fldCharType="end"/>
      </w:r>
      <w:r w:rsidRPr="001C6BDE">
        <w:rPr>
          <w:lang w:val="nl-NL"/>
        </w:rPr>
        <w:t xml:space="preserve">, </w:t>
      </w:r>
      <w:r>
        <w:fldChar w:fldCharType="begin"/>
      </w:r>
      <w:r w:rsidRPr="001C6BDE">
        <w:rPr>
          <w:lang w:val="nl-NL"/>
        </w:rPr>
        <w:instrText xml:space="preserve"> ADDIN ZOTERO_ITEM CSL_CITATION {"citationID":"XsqsFDyn","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Pr="001C6BDE">
        <w:rPr>
          <w:noProof/>
          <w:lang w:val="nl-NL"/>
        </w:rPr>
        <w:t>[4]</w:t>
      </w:r>
      <w:r>
        <w:fldChar w:fldCharType="end"/>
      </w:r>
      <w:r w:rsidRPr="001C6BDE">
        <w:rPr>
          <w:lang w:val="nl-NL"/>
        </w:rPr>
        <w:t>:</w:t>
      </w:r>
    </w:p>
    <w:p w14:paraId="1A3DBE90" w14:textId="4CEF3C5A" w:rsidR="000F159E" w:rsidRDefault="000F159E" w:rsidP="00B1536B">
      <w:r w:rsidRPr="001C6BDE">
        <w:rPr>
          <w:lang w:val="nl-NL"/>
        </w:rPr>
        <w:t xml:space="preserve">These concepts attempt to design a context-aware application which analyses data from various sensors within the user’s house. </w:t>
      </w:r>
      <w:r w:rsidRPr="00E41B9D">
        <w:t xml:space="preserve">AHCS makes use of the CASanDRA framework </w:t>
      </w:r>
      <w:r>
        <w:fldChar w:fldCharType="begin"/>
      </w:r>
      <w:r w:rsidR="00D4693C" w:rsidRPr="00E41B9D">
        <w:instrText xml:space="preserve"> ADDIN ZOTERO_ITEM CSL_CITATION {"citationID":"iMA3w4cZ","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w:instrText>
      </w:r>
      <w:r w:rsidR="00D4693C">
        <w:instrText xml:space="preserv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D4693C">
        <w:rPr>
          <w:noProof/>
        </w:rPr>
        <w:t>[38]</w:t>
      </w:r>
      <w:r>
        <w:fldChar w:fldCharType="end"/>
      </w:r>
      <w:r>
        <w:t xml:space="preserve"> in order to create awareness of the user’s context. The CASanDRA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4DC45EB9" w14:textId="77777777" w:rsidR="000F159E" w:rsidRDefault="000F159E" w:rsidP="00B1536B">
      <w:pPr>
        <w:pStyle w:val="Subkopje"/>
      </w:pPr>
      <w:r>
        <w:tab/>
        <w:t>Special properties:</w:t>
      </w:r>
    </w:p>
    <w:p w14:paraId="0172B2D5" w14:textId="77777777" w:rsidR="000F159E" w:rsidRDefault="000F159E" w:rsidP="00B1536B">
      <w:pPr>
        <w:pStyle w:val="Lijstalinea"/>
        <w:numPr>
          <w:ilvl w:val="0"/>
          <w:numId w:val="31"/>
        </w:numPr>
        <w:spacing w:after="0" w:line="240" w:lineRule="auto"/>
        <w:jc w:val="left"/>
      </w:pPr>
      <w:r>
        <w:t>Context analysis independent from reminder system</w:t>
      </w:r>
    </w:p>
    <w:p w14:paraId="28433DC4" w14:textId="77777777" w:rsidR="000F159E" w:rsidRDefault="000F159E" w:rsidP="00B1536B">
      <w:pPr>
        <w:pStyle w:val="Lijstalinea"/>
        <w:numPr>
          <w:ilvl w:val="0"/>
          <w:numId w:val="31"/>
        </w:numPr>
        <w:spacing w:after="0" w:line="240" w:lineRule="auto"/>
        <w:jc w:val="left"/>
      </w:pPr>
      <w:r>
        <w:t>Levels and types of alerting</w:t>
      </w:r>
    </w:p>
    <w:p w14:paraId="5199C301" w14:textId="4F560725" w:rsidR="000F159E" w:rsidRDefault="000F159E" w:rsidP="009B436C">
      <w:pPr>
        <w:pStyle w:val="Kop4"/>
      </w:pPr>
      <w:r>
        <w:t xml:space="preserve">CogKnow </w:t>
      </w:r>
      <w:r>
        <w:fldChar w:fldCharType="begin"/>
      </w:r>
      <w:r>
        <w:instrText xml:space="preserve"> ADDIN ZOTERO_ITEM CSL_CITATION {"citationID":"tvT2FsUa","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2]</w:t>
      </w:r>
      <w:r>
        <w:fldChar w:fldCharType="end"/>
      </w:r>
      <w:r>
        <w:t>:</w:t>
      </w:r>
    </w:p>
    <w:p w14:paraId="12DAD016" w14:textId="77777777" w:rsidR="000F159E" w:rsidRDefault="000F159E" w:rsidP="00B1536B">
      <w:r>
        <w:t>This concept actually touches upon user values, but instead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00F084E9" w14:textId="3D20A660" w:rsidR="000F159E" w:rsidRPr="00496C01" w:rsidRDefault="000F159E" w:rsidP="009B436C">
      <w:pPr>
        <w:pStyle w:val="Kop4"/>
      </w:pPr>
      <w:r w:rsidRPr="00496C01">
        <w:t xml:space="preserve">Gate reminder </w:t>
      </w:r>
      <w:r>
        <w:fldChar w:fldCharType="begin"/>
      </w:r>
      <w:r>
        <w:instrText xml:space="preserve"> ADDIN ZOTERO_ITEM CSL_CITATION {"citationID":"7BAkPG3z","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20]</w:t>
      </w:r>
      <w:r>
        <w:fldChar w:fldCharType="end"/>
      </w:r>
      <w:r w:rsidRPr="00496C01">
        <w:t>:</w:t>
      </w:r>
    </w:p>
    <w:p w14:paraId="2627A24F" w14:textId="77777777" w:rsidR="000F159E" w:rsidRDefault="000F159E" w:rsidP="00B1536B">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598A6500" w14:textId="77777777" w:rsidR="000F159E" w:rsidRPr="00496C01" w:rsidRDefault="000F159E" w:rsidP="00B1536B">
      <w:pPr>
        <w:spacing w:after="0"/>
        <w:rPr>
          <w:i/>
        </w:rPr>
      </w:pPr>
      <w:r w:rsidRPr="00496C01">
        <w:rPr>
          <w:i/>
        </w:rPr>
        <w:tab/>
      </w:r>
      <w:r>
        <w:rPr>
          <w:i/>
        </w:rPr>
        <w:t>Special properties</w:t>
      </w:r>
      <w:r w:rsidRPr="00496C01">
        <w:rPr>
          <w:i/>
        </w:rPr>
        <w:t>:</w:t>
      </w:r>
    </w:p>
    <w:p w14:paraId="2D518E1A" w14:textId="77777777" w:rsidR="000F159E" w:rsidRDefault="000F159E" w:rsidP="00B1536B">
      <w:pPr>
        <w:pStyle w:val="Lijstalinea"/>
        <w:numPr>
          <w:ilvl w:val="0"/>
          <w:numId w:val="31"/>
        </w:numPr>
        <w:spacing w:after="0" w:line="240" w:lineRule="auto"/>
        <w:jc w:val="left"/>
      </w:pPr>
      <w:r>
        <w:lastRenderedPageBreak/>
        <w:t>Physical prototype</w:t>
      </w:r>
    </w:p>
    <w:p w14:paraId="2CC53631" w14:textId="77777777" w:rsidR="000F159E" w:rsidRDefault="000F159E" w:rsidP="00B1536B">
      <w:pPr>
        <w:pStyle w:val="Lijstalinea"/>
        <w:numPr>
          <w:ilvl w:val="0"/>
          <w:numId w:val="31"/>
        </w:numPr>
        <w:spacing w:after="0" w:line="240" w:lineRule="auto"/>
        <w:jc w:val="left"/>
      </w:pPr>
      <w:r>
        <w:t>Transparent interaction</w:t>
      </w:r>
    </w:p>
    <w:p w14:paraId="24BCB8DD" w14:textId="77777777" w:rsidR="000F159E" w:rsidRDefault="000F159E" w:rsidP="00B1536B">
      <w:pPr>
        <w:pStyle w:val="Lijstalinea"/>
        <w:numPr>
          <w:ilvl w:val="0"/>
          <w:numId w:val="31"/>
        </w:numPr>
        <w:spacing w:after="0" w:line="240" w:lineRule="auto"/>
        <w:jc w:val="left"/>
      </w:pPr>
      <w:r>
        <w:t>Object detection</w:t>
      </w:r>
    </w:p>
    <w:p w14:paraId="770CBF90" w14:textId="77777777" w:rsidR="000F159E" w:rsidRDefault="000F159E" w:rsidP="009B436C">
      <w:pPr>
        <w:pStyle w:val="Kop4"/>
      </w:pPr>
      <w:r>
        <w:t xml:space="preserve">Goal models </w:t>
      </w:r>
      <w:r>
        <w:fldChar w:fldCharType="begin"/>
      </w:r>
      <w:r>
        <w:instrText xml:space="preserve"> ADDIN ZOTERO_ITEM CSL_CITATION {"citationID":"1d4xkGmq","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w:t>
      </w:r>
    </w:p>
    <w:p w14:paraId="3F1DE9E1" w14:textId="77777777" w:rsidR="000F159E" w:rsidRDefault="000F159E" w:rsidP="00B1536B">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79A22C3C" w14:textId="77777777" w:rsidR="000F159E" w:rsidRPr="00496C01" w:rsidRDefault="000F159E" w:rsidP="00B1536B">
      <w:pPr>
        <w:pStyle w:val="Subkopje"/>
        <w:ind w:firstLine="700"/>
      </w:pPr>
      <w:bookmarkStart w:id="18" w:name="OLE_LINK1"/>
      <w:bookmarkStart w:id="19" w:name="OLE_LINK2"/>
      <w:r>
        <w:t>Special properties</w:t>
      </w:r>
      <w:r w:rsidRPr="00496C01">
        <w:t>:</w:t>
      </w:r>
    </w:p>
    <w:p w14:paraId="5D87EF48" w14:textId="77777777" w:rsidR="000F159E" w:rsidRDefault="000F159E" w:rsidP="00B1536B">
      <w:pPr>
        <w:pStyle w:val="Lijstalinea"/>
        <w:numPr>
          <w:ilvl w:val="0"/>
          <w:numId w:val="31"/>
        </w:numPr>
        <w:spacing w:after="0" w:line="240" w:lineRule="auto"/>
        <w:jc w:val="left"/>
      </w:pPr>
      <w:r>
        <w:t>Linking activities to goals</w:t>
      </w:r>
    </w:p>
    <w:p w14:paraId="42F3962A" w14:textId="77777777" w:rsidR="000F159E" w:rsidRDefault="000F159E" w:rsidP="00B1536B">
      <w:pPr>
        <w:pStyle w:val="Lijstalinea"/>
        <w:numPr>
          <w:ilvl w:val="0"/>
          <w:numId w:val="31"/>
        </w:numPr>
        <w:spacing w:after="0" w:line="240" w:lineRule="auto"/>
        <w:jc w:val="left"/>
      </w:pPr>
      <w:r>
        <w:t>Not related to reminders</w:t>
      </w:r>
      <w:bookmarkEnd w:id="18"/>
      <w:bookmarkEnd w:id="19"/>
    </w:p>
    <w:p w14:paraId="15D4B083" w14:textId="77777777" w:rsidR="000F159E" w:rsidRPr="00632C11" w:rsidRDefault="000F159E" w:rsidP="009B436C">
      <w:pPr>
        <w:pStyle w:val="Kop4"/>
      </w:pPr>
      <w:r>
        <w:t xml:space="preserve">HeadacheCoach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B84509B" w14:textId="77777777" w:rsidR="000F159E" w:rsidRDefault="000F159E" w:rsidP="00B1536B">
      <w:r>
        <w:t>While not directly a reminder system, HeadacheCoach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0E7C1768" w14:textId="2A1B1E20" w:rsidR="000F159E" w:rsidRDefault="000F159E" w:rsidP="009B436C">
      <w:pPr>
        <w:pStyle w:val="Kop4"/>
      </w:pPr>
      <w:r>
        <w:t xml:space="preserve">MagHive </w:t>
      </w:r>
      <w:r>
        <w:fldChar w:fldCharType="begin"/>
      </w:r>
      <w:r w:rsidR="00D4693C">
        <w:instrText xml:space="preserve"> ADDIN ZOTERO_ITEM CSL_CITATION {"citationID":"fowTUt1E","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sidR="00D4693C">
        <w:rPr>
          <w:noProof/>
        </w:rPr>
        <w:t>[39]</w:t>
      </w:r>
      <w:r>
        <w:fldChar w:fldCharType="end"/>
      </w:r>
      <w:r>
        <w:t>:</w:t>
      </w:r>
    </w:p>
    <w:p w14:paraId="499AA156" w14:textId="77777777" w:rsidR="000F159E" w:rsidRDefault="000F159E" w:rsidP="00B1536B">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4C2C2EB1" w14:textId="77777777" w:rsidR="000F159E" w:rsidRDefault="000F159E" w:rsidP="00B1536B">
      <w:pPr>
        <w:pStyle w:val="Subkopje"/>
        <w:ind w:firstLine="700"/>
      </w:pPr>
      <w:r>
        <w:t>Special properties:</w:t>
      </w:r>
    </w:p>
    <w:p w14:paraId="56081CF5" w14:textId="77777777" w:rsidR="000F159E" w:rsidRDefault="000F159E" w:rsidP="00B1536B">
      <w:pPr>
        <w:pStyle w:val="Lijstalinea"/>
        <w:numPr>
          <w:ilvl w:val="0"/>
          <w:numId w:val="31"/>
        </w:numPr>
        <w:spacing w:after="0" w:line="240" w:lineRule="auto"/>
        <w:jc w:val="left"/>
      </w:pPr>
      <w:r>
        <w:t>Actual product</w:t>
      </w:r>
    </w:p>
    <w:p w14:paraId="104BC8FC" w14:textId="77777777" w:rsidR="000F159E" w:rsidRDefault="000F159E" w:rsidP="00B1536B">
      <w:pPr>
        <w:pStyle w:val="Lijstalinea"/>
        <w:numPr>
          <w:ilvl w:val="0"/>
          <w:numId w:val="31"/>
        </w:numPr>
        <w:spacing w:after="0" w:line="240" w:lineRule="auto"/>
        <w:jc w:val="left"/>
      </w:pPr>
      <w:r>
        <w:t>Provides a great base for further development</w:t>
      </w:r>
    </w:p>
    <w:p w14:paraId="466A2731" w14:textId="4727F370" w:rsidR="000F159E" w:rsidRPr="009C694A" w:rsidRDefault="000F159E" w:rsidP="009B436C">
      <w:pPr>
        <w:pStyle w:val="Kop4"/>
      </w:pPr>
      <w:r w:rsidRPr="009C694A">
        <w:t xml:space="preserve">MLCARS </w:t>
      </w:r>
      <w:r w:rsidRPr="009C694A">
        <w:fldChar w:fldCharType="begin"/>
      </w:r>
      <w:r w:rsidR="00D4693C">
        <w:instrText xml:space="preserve"> ADDIN ZOTERO_ITEM CSL_CITATION {"citationID":"W6TeERti","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rsidR="00D4693C">
        <w:t>[40]</w:t>
      </w:r>
      <w:r w:rsidRPr="009C694A">
        <w:fldChar w:fldCharType="end"/>
      </w:r>
      <w:r w:rsidRPr="009C694A">
        <w:t>:</w:t>
      </w:r>
    </w:p>
    <w:p w14:paraId="716E4CC1" w14:textId="77777777" w:rsidR="000F159E" w:rsidRDefault="000F159E" w:rsidP="00B1536B">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2F836CAB" w14:textId="77777777" w:rsidR="000F159E" w:rsidRDefault="000F159E" w:rsidP="00B1536B">
      <w:pPr>
        <w:pStyle w:val="Subkopje"/>
        <w:ind w:firstLine="700"/>
      </w:pPr>
      <w:r>
        <w:t>Special properties:</w:t>
      </w:r>
    </w:p>
    <w:p w14:paraId="5FECACF8" w14:textId="77777777" w:rsidR="000F159E" w:rsidRDefault="000F159E" w:rsidP="00B1536B">
      <w:pPr>
        <w:pStyle w:val="Lijstalinea"/>
        <w:numPr>
          <w:ilvl w:val="0"/>
          <w:numId w:val="31"/>
        </w:numPr>
        <w:spacing w:after="0" w:line="240" w:lineRule="auto"/>
        <w:jc w:val="left"/>
      </w:pPr>
      <w:r>
        <w:lastRenderedPageBreak/>
        <w:t>Activity clustering</w:t>
      </w:r>
    </w:p>
    <w:p w14:paraId="15B47F90" w14:textId="77777777" w:rsidR="000F159E" w:rsidRDefault="000F159E" w:rsidP="00B1536B">
      <w:pPr>
        <w:pStyle w:val="Lijstalinea"/>
        <w:numPr>
          <w:ilvl w:val="0"/>
          <w:numId w:val="31"/>
        </w:numPr>
        <w:spacing w:after="0" w:line="240" w:lineRule="auto"/>
        <w:jc w:val="left"/>
      </w:pPr>
      <w:r>
        <w:t>Prediction of next activity without machine learning</w:t>
      </w:r>
    </w:p>
    <w:p w14:paraId="488E6624" w14:textId="6F72AFFE" w:rsidR="000F159E" w:rsidRDefault="000F159E" w:rsidP="009B436C">
      <w:pPr>
        <w:pStyle w:val="Kop4"/>
      </w:pPr>
      <w:r>
        <w:t>Olisto/IFTTT/</w:t>
      </w:r>
      <w:r w:rsidRPr="000F159E">
        <w:rPr>
          <w:rFonts w:cstheme="majorHAnsi"/>
        </w:rPr>
        <w:t>CAMP</w:t>
      </w:r>
      <w:r>
        <w:t>/CybreMinder</w:t>
      </w:r>
      <w:r w:rsidRPr="000F159E">
        <w:rPr>
          <w:rFonts w:cstheme="majorHAnsi"/>
        </w:rPr>
        <w:t xml:space="preserve"> </w:t>
      </w:r>
      <w:r w:rsidRPr="000F159E">
        <w:rPr>
          <w:rFonts w:cstheme="majorHAnsi"/>
        </w:rPr>
        <w:fldChar w:fldCharType="begin"/>
      </w:r>
      <w:r w:rsidR="00D4693C">
        <w:rPr>
          <w:rFonts w:cstheme="majorHAnsi"/>
        </w:rPr>
        <w:instrText xml:space="preserve"> ADDIN ZOTERO_ITEM CSL_CITATION {"citationID":"lkmjgdME","properties":{"formattedCitation":"[9], [10], [31], [41]","plainCitation":"[9], [10], [31], [4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sidR="00D4693C">
        <w:rPr>
          <w:rFonts w:cstheme="majorHAnsi"/>
        </w:rPr>
        <w:t>[9], [10], [31], [41]</w:t>
      </w:r>
      <w:r w:rsidRPr="000F159E">
        <w:rPr>
          <w:rFonts w:cstheme="majorHAnsi"/>
        </w:rPr>
        <w:fldChar w:fldCharType="end"/>
      </w:r>
      <w:r w:rsidRPr="00773118">
        <w:t>:</w:t>
      </w:r>
    </w:p>
    <w:p w14:paraId="19F16113" w14:textId="77777777" w:rsidR="000F159E" w:rsidRDefault="000F159E" w:rsidP="00B1536B">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C25E241" w14:textId="77777777" w:rsidR="000F159E" w:rsidRPr="00496C01" w:rsidRDefault="000F159E" w:rsidP="00B1536B">
      <w:pPr>
        <w:pStyle w:val="Subkopje"/>
        <w:ind w:firstLine="700"/>
      </w:pPr>
      <w:r>
        <w:t>Special properties</w:t>
      </w:r>
      <w:r w:rsidRPr="00496C01">
        <w:t>:</w:t>
      </w:r>
    </w:p>
    <w:p w14:paraId="5D0805F7" w14:textId="7D33ED02" w:rsidR="000F159E" w:rsidRPr="009C694A" w:rsidRDefault="000F159E" w:rsidP="00B1536B">
      <w:pPr>
        <w:pStyle w:val="Lijstalinea"/>
        <w:numPr>
          <w:ilvl w:val="0"/>
          <w:numId w:val="31"/>
        </w:numPr>
        <w:spacing w:after="0" w:line="240" w:lineRule="auto"/>
        <w:jc w:val="left"/>
      </w:pPr>
      <w:r>
        <w:t>Existing (possibly discontinued) apps</w:t>
      </w:r>
    </w:p>
    <w:p w14:paraId="1C6B0C66" w14:textId="77777777" w:rsidR="000F159E" w:rsidRDefault="000F159E" w:rsidP="009B436C">
      <w:pPr>
        <w:pStyle w:val="Kop4"/>
      </w:pPr>
      <w:r>
        <w:t xml:space="preserve">Smart reminder system </w:t>
      </w:r>
      <w:r>
        <w:fldChar w:fldCharType="begin"/>
      </w:r>
      <w:r>
        <w:instrText xml:space="preserve"> ADDIN ZOTERO_ITEM CSL_CITATION {"citationID":"fuayC05D","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29]</w:t>
      </w:r>
      <w:r>
        <w:fldChar w:fldCharType="end"/>
      </w:r>
      <w:r>
        <w:t>:</w:t>
      </w:r>
    </w:p>
    <w:p w14:paraId="51C764D1" w14:textId="77777777" w:rsidR="000F159E" w:rsidRDefault="000F159E" w:rsidP="00B1536B">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697395DE" w14:textId="77777777" w:rsidR="000F159E" w:rsidRPr="00A02ADB" w:rsidRDefault="000F159E" w:rsidP="00B1536B">
      <w:pPr>
        <w:pStyle w:val="Subkopje"/>
        <w:ind w:firstLine="700"/>
      </w:pPr>
      <w:r>
        <w:t>Special properties</w:t>
      </w:r>
      <w:r w:rsidRPr="00496C01">
        <w:t>:</w:t>
      </w:r>
    </w:p>
    <w:p w14:paraId="12494DBA" w14:textId="1B9B5A95" w:rsidR="000F159E" w:rsidRDefault="000F159E" w:rsidP="00B1536B">
      <w:pPr>
        <w:pStyle w:val="Lijstalinea"/>
        <w:numPr>
          <w:ilvl w:val="0"/>
          <w:numId w:val="31"/>
        </w:numPr>
        <w:spacing w:after="0" w:line="240" w:lineRule="auto"/>
        <w:jc w:val="left"/>
      </w:pPr>
      <w:r>
        <w:t>Specific setup</w:t>
      </w:r>
    </w:p>
    <w:p w14:paraId="1B9B0F44" w14:textId="77777777" w:rsidR="000F159E" w:rsidRPr="00A02ADB" w:rsidRDefault="000F159E" w:rsidP="000F159E">
      <w:pPr>
        <w:pStyle w:val="Kop4"/>
      </w:pPr>
      <w:r>
        <w:t xml:space="preserve">Attelia </w:t>
      </w:r>
      <w:r>
        <w:fldChar w:fldCharType="begin"/>
      </w:r>
      <w:r>
        <w:instrText xml:space="preserve"> ADDIN ZOTERO_ITEM CSL_CITATION {"citationID":"bj330diS","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1]</w:t>
      </w:r>
      <w:r>
        <w:fldChar w:fldCharType="end"/>
      </w:r>
      <w:r>
        <w:t>:</w:t>
      </w:r>
    </w:p>
    <w:p w14:paraId="26A5748D" w14:textId="77777777" w:rsidR="000F159E" w:rsidRDefault="000F159E" w:rsidP="000F159E">
      <w:r>
        <w:t>Attelia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34751EB0" w14:textId="77777777" w:rsidR="000F159E" w:rsidRDefault="000F159E" w:rsidP="000F159E">
      <w:pPr>
        <w:pStyle w:val="Subkopje"/>
        <w:ind w:firstLine="700"/>
      </w:pPr>
      <w:r>
        <w:t>Special properties:</w:t>
      </w:r>
    </w:p>
    <w:p w14:paraId="31EEB51C" w14:textId="0BC484D5" w:rsidR="000F159E" w:rsidRDefault="000F159E" w:rsidP="000F159E">
      <w:pPr>
        <w:pStyle w:val="Lijstalinea"/>
        <w:numPr>
          <w:ilvl w:val="0"/>
          <w:numId w:val="31"/>
        </w:numPr>
        <w:spacing w:after="0" w:line="240" w:lineRule="auto"/>
        <w:jc w:val="left"/>
      </w:pPr>
      <w:r>
        <w:t>Focuses on mobile screen use to analyze activity</w:t>
      </w:r>
    </w:p>
    <w:p w14:paraId="75B82F5E" w14:textId="46CF157F" w:rsidR="000F159E" w:rsidRDefault="000F159E" w:rsidP="000F159E">
      <w:pPr>
        <w:pStyle w:val="Kop4"/>
      </w:pPr>
      <w:r>
        <w:t xml:space="preserve">Decision maker </w:t>
      </w:r>
      <w:r>
        <w:fldChar w:fldCharType="begin"/>
      </w:r>
      <w:r w:rsidR="00D4693C">
        <w:instrText xml:space="preserve"> ADDIN ZOTERO_ITEM CSL_CITATION {"citationID":"Bknkja1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D4693C">
        <w:rPr>
          <w:noProof/>
        </w:rPr>
        <w:t>[42]</w:t>
      </w:r>
      <w:r>
        <w:fldChar w:fldCharType="end"/>
      </w:r>
      <w:r>
        <w:t>:</w:t>
      </w:r>
    </w:p>
    <w:p w14:paraId="35FE1845" w14:textId="77777777" w:rsidR="000F159E" w:rsidRPr="00B57858" w:rsidRDefault="000F159E" w:rsidP="000F159E">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6FF5D0ED" w14:textId="77777777" w:rsidR="000F159E" w:rsidRPr="00496C01" w:rsidRDefault="000F159E" w:rsidP="000F159E">
      <w:pPr>
        <w:pStyle w:val="Subkopje"/>
        <w:ind w:firstLine="700"/>
      </w:pPr>
      <w:r>
        <w:lastRenderedPageBreak/>
        <w:t>Special properties</w:t>
      </w:r>
      <w:r w:rsidRPr="00496C01">
        <w:t>:</w:t>
      </w:r>
    </w:p>
    <w:p w14:paraId="445D0756" w14:textId="77777777" w:rsidR="000F159E" w:rsidRDefault="000F159E" w:rsidP="000F159E">
      <w:pPr>
        <w:pStyle w:val="Lijstalinea"/>
        <w:numPr>
          <w:ilvl w:val="0"/>
          <w:numId w:val="31"/>
        </w:numPr>
        <w:spacing w:after="0" w:line="240" w:lineRule="auto"/>
        <w:jc w:val="left"/>
      </w:pPr>
      <w:r w:rsidRPr="00706E79">
        <w:t>Machine learning</w:t>
      </w:r>
    </w:p>
    <w:p w14:paraId="3FEF562B" w14:textId="77777777" w:rsidR="000F159E" w:rsidRDefault="000F159E" w:rsidP="000F159E">
      <w:pPr>
        <w:pStyle w:val="Lijstalinea"/>
        <w:numPr>
          <w:ilvl w:val="0"/>
          <w:numId w:val="31"/>
        </w:numPr>
        <w:spacing w:after="0" w:line="240" w:lineRule="auto"/>
        <w:jc w:val="left"/>
      </w:pPr>
      <w:r>
        <w:t>Habit analysis</w:t>
      </w:r>
    </w:p>
    <w:p w14:paraId="5BC986FC" w14:textId="77777777" w:rsidR="000F159E" w:rsidRDefault="000F159E" w:rsidP="000F159E">
      <w:pPr>
        <w:pStyle w:val="Kop4"/>
      </w:pPr>
      <w:r>
        <w:t xml:space="preserve">Fuzzy linguistics </w:t>
      </w:r>
      <w:r>
        <w:fldChar w:fldCharType="begin"/>
      </w:r>
      <w:r>
        <w:instrText xml:space="preserve"> ADDIN ZOTERO_ITEM CSL_CITATION {"citationID":"U1Gdgpcu","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28]</w:t>
      </w:r>
      <w:r>
        <w:fldChar w:fldCharType="end"/>
      </w:r>
      <w:r>
        <w:t>:</w:t>
      </w:r>
    </w:p>
    <w:p w14:paraId="5D4C69CE" w14:textId="77777777" w:rsidR="000F159E" w:rsidRDefault="000F159E" w:rsidP="000F159E">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4C1869C0" w14:textId="77777777" w:rsidR="000F159E" w:rsidRDefault="000F159E" w:rsidP="000F159E">
      <w:pPr>
        <w:pStyle w:val="Kop4"/>
      </w:pPr>
      <w:r>
        <w:t xml:space="preserve">PAIR </w:t>
      </w:r>
      <w:r>
        <w:fldChar w:fldCharType="begin"/>
      </w:r>
      <w:r>
        <w:instrText xml:space="preserve"> ADDIN ZOTERO_ITEM CSL_CITATION {"citationID":"6ihYAVIO","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2]</w:t>
      </w:r>
      <w:r>
        <w:fldChar w:fldCharType="end"/>
      </w:r>
      <w:r>
        <w:t>:</w:t>
      </w:r>
    </w:p>
    <w:p w14:paraId="5F9DC6AF" w14:textId="77777777" w:rsidR="000F159E" w:rsidRDefault="000F159E" w:rsidP="000F159E">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42DC22E8" w14:textId="77777777" w:rsidR="000F159E" w:rsidRDefault="000F159E" w:rsidP="000F159E">
      <w:pPr>
        <w:pStyle w:val="Kop4"/>
      </w:pPr>
      <w:r>
        <w:t xml:space="preserve">CIA </w:t>
      </w:r>
      <w:r>
        <w:fldChar w:fldCharType="begin"/>
      </w:r>
      <w:r>
        <w:instrText xml:space="preserve"> ADDIN ZOTERO_ITEM CSL_CITATION {"citationID":"INHjw5jI","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fldChar w:fldCharType="separate"/>
      </w:r>
      <w:r>
        <w:rPr>
          <w:noProof/>
        </w:rPr>
        <w:t>[16]</w:t>
      </w:r>
      <w:r>
        <w:fldChar w:fldCharType="end"/>
      </w:r>
      <w:r>
        <w:t>:</w:t>
      </w:r>
    </w:p>
    <w:p w14:paraId="1233F760" w14:textId="77777777" w:rsidR="000F159E" w:rsidRDefault="000F159E" w:rsidP="000F159E">
      <w:r>
        <w:t>Although this paper clearly states “smart reminder”, it doesn’t actually do much in regards to reminding. Instead, it uses image recognition to identify people. After this identification it combines information previously gathered through various systems to display information regarding this person and possible events and reminders tied to them.</w:t>
      </w:r>
    </w:p>
    <w:p w14:paraId="6EA5D039" w14:textId="77777777" w:rsidR="000F159E" w:rsidRDefault="000F159E" w:rsidP="000F159E">
      <w:pPr>
        <w:pStyle w:val="Subkopje"/>
        <w:ind w:firstLine="700"/>
      </w:pPr>
      <w:r>
        <w:t>Special properties:</w:t>
      </w:r>
    </w:p>
    <w:p w14:paraId="6A321D4E" w14:textId="77777777" w:rsidR="000F159E" w:rsidRDefault="000F159E" w:rsidP="000F159E">
      <w:pPr>
        <w:pStyle w:val="Lijstalinea"/>
        <w:numPr>
          <w:ilvl w:val="0"/>
          <w:numId w:val="31"/>
        </w:numPr>
        <w:spacing w:after="0" w:line="240" w:lineRule="auto"/>
        <w:jc w:val="left"/>
      </w:pPr>
      <w:r>
        <w:t>Linking information</w:t>
      </w:r>
    </w:p>
    <w:p w14:paraId="1F9B2A41" w14:textId="77777777" w:rsidR="000F159E" w:rsidRDefault="000F159E" w:rsidP="000F159E">
      <w:pPr>
        <w:pStyle w:val="Lijstalinea"/>
        <w:numPr>
          <w:ilvl w:val="0"/>
          <w:numId w:val="31"/>
        </w:numPr>
        <w:spacing w:after="0" w:line="240" w:lineRule="auto"/>
        <w:jc w:val="left"/>
      </w:pPr>
      <w:r>
        <w:t>Not directly related to reminders</w:t>
      </w:r>
    </w:p>
    <w:p w14:paraId="6909A80E" w14:textId="654E977B" w:rsidR="000F159E" w:rsidRDefault="000F159E" w:rsidP="000F159E">
      <w:pPr>
        <w:pStyle w:val="Kop4"/>
      </w:pPr>
      <w:r>
        <w:t xml:space="preserve">Long term evaluation of smart homes </w:t>
      </w:r>
      <w:r>
        <w:fldChar w:fldCharType="begin"/>
      </w:r>
      <w:r w:rsidR="00D4693C">
        <w:instrText xml:space="preserve"> ADDIN ZOTERO_ITEM CSL_CITATION {"citationID":"lv6LSF0C","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sidR="00D4693C">
        <w:rPr>
          <w:noProof/>
        </w:rPr>
        <w:t>[43]</w:t>
      </w:r>
      <w:r>
        <w:fldChar w:fldCharType="end"/>
      </w:r>
      <w:r>
        <w:t>:</w:t>
      </w:r>
    </w:p>
    <w:p w14:paraId="32811573" w14:textId="77777777" w:rsidR="000F159E" w:rsidRDefault="000F159E" w:rsidP="000F159E">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DDFA792" w14:textId="77777777" w:rsidR="000F159E" w:rsidRDefault="000F159E" w:rsidP="009B436C">
      <w:pPr>
        <w:pStyle w:val="Kop4"/>
      </w:pPr>
      <w:r>
        <w:lastRenderedPageBreak/>
        <w:t xml:space="preserve">TEREDA </w:t>
      </w:r>
      <w:r>
        <w:fldChar w:fldCharType="begin"/>
      </w:r>
      <w:r>
        <w:instrText xml:space="preserve"> ADDIN ZOTERO_ITEM CSL_CITATION {"citationID":"QK5GsJSx","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w:t>
      </w:r>
    </w:p>
    <w:p w14:paraId="582C4702" w14:textId="5427E10E" w:rsidR="000F159E" w:rsidRDefault="000F159E" w:rsidP="00B1536B">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35ACEFB1" w14:textId="77777777" w:rsidR="000F159E" w:rsidRDefault="000F159E" w:rsidP="00B1536B">
      <w:pPr>
        <w:pStyle w:val="Subkopje"/>
        <w:ind w:firstLine="700"/>
      </w:pPr>
      <w:r>
        <w:t>Special properties:</w:t>
      </w:r>
    </w:p>
    <w:p w14:paraId="46743C95" w14:textId="77777777" w:rsidR="000F159E" w:rsidRDefault="000F159E" w:rsidP="00B1536B">
      <w:pPr>
        <w:pStyle w:val="Lijstalinea"/>
        <w:numPr>
          <w:ilvl w:val="0"/>
          <w:numId w:val="31"/>
        </w:numPr>
        <w:spacing w:after="0" w:line="240" w:lineRule="auto"/>
        <w:jc w:val="left"/>
      </w:pPr>
      <w:r>
        <w:t>Activity clustering</w:t>
      </w:r>
    </w:p>
    <w:p w14:paraId="7444ED74" w14:textId="77777777" w:rsidR="000F159E" w:rsidRDefault="000F159E" w:rsidP="00B1536B">
      <w:pPr>
        <w:pStyle w:val="Lijstalinea"/>
        <w:numPr>
          <w:ilvl w:val="0"/>
          <w:numId w:val="31"/>
        </w:numPr>
        <w:spacing w:after="0" w:line="240" w:lineRule="auto"/>
        <w:jc w:val="left"/>
      </w:pPr>
      <w:r>
        <w:t xml:space="preserve">Prediction of next activity </w:t>
      </w:r>
    </w:p>
    <w:p w14:paraId="1356665E" w14:textId="27220C83" w:rsidR="000F159E" w:rsidRDefault="000F159E" w:rsidP="009B436C">
      <w:pPr>
        <w:pStyle w:val="Kop4"/>
      </w:pPr>
      <w:r w:rsidRPr="00A02ADB">
        <w:t>What should I do</w:t>
      </w:r>
      <w:r>
        <w:t>/Action Hierarchies</w:t>
      </w:r>
      <w:r w:rsidRPr="00A02ADB">
        <w:t xml:space="preserve"> </w:t>
      </w:r>
      <w:r>
        <w:fldChar w:fldCharType="begin"/>
      </w:r>
      <w:r w:rsidR="00D4693C">
        <w:instrText xml:space="preserve"> ADDIN ZOTERO_ITEM CSL_CITATION {"citationID":"Wwhip04V","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rPr>
        <w:instrText>∗</w:instrText>
      </w:r>
      <w:r w:rsidR="00D4693C">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D4693C">
        <w:rPr>
          <w:noProof/>
        </w:rPr>
        <w:t>[27], [44]</w:t>
      </w:r>
      <w:r>
        <w:fldChar w:fldCharType="end"/>
      </w:r>
      <w:r>
        <w:t>:</w:t>
      </w:r>
    </w:p>
    <w:p w14:paraId="74A1D4ED" w14:textId="45DB8AB2" w:rsidR="000F159E" w:rsidRDefault="000F159E" w:rsidP="00B1536B">
      <w:r>
        <w:t>These two papers, while again not a directly related to reminders, do portray several underlaying concepts. The first paper presents a framework which represents hierarchical relationships among actions</w:t>
      </w:r>
      <w:r w:rsidR="00EF3CF5">
        <w:t xml:space="preserve"> and how values are related to actions</w:t>
      </w:r>
      <w:r>
        <w:t>.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7F726B73" w14:textId="77777777" w:rsidR="000F159E" w:rsidRDefault="000F159E" w:rsidP="00B1536B">
      <w:pPr>
        <w:pStyle w:val="Subkopje"/>
      </w:pPr>
      <w:r>
        <w:tab/>
        <w:t>Special properties:</w:t>
      </w:r>
    </w:p>
    <w:p w14:paraId="63911595" w14:textId="782C187A" w:rsidR="000F159E" w:rsidRDefault="000F159E" w:rsidP="00B1536B">
      <w:pPr>
        <w:pStyle w:val="Lijstalinea"/>
        <w:numPr>
          <w:ilvl w:val="0"/>
          <w:numId w:val="31"/>
        </w:numPr>
        <w:spacing w:after="0" w:line="240" w:lineRule="auto"/>
        <w:jc w:val="left"/>
      </w:pPr>
      <w:r>
        <w:t xml:space="preserve">Values </w:t>
      </w:r>
      <w:r>
        <w:sym w:font="Symbol" w:char="F0AE"/>
      </w:r>
      <w:r>
        <w:t xml:space="preserve"> Norms</w:t>
      </w:r>
    </w:p>
    <w:p w14:paraId="4EB40564" w14:textId="0668B805" w:rsidR="001B040C" w:rsidRDefault="001B040C" w:rsidP="00B1536B">
      <w:pPr>
        <w:pStyle w:val="Lijstalinea"/>
        <w:numPr>
          <w:ilvl w:val="0"/>
          <w:numId w:val="31"/>
        </w:numPr>
        <w:spacing w:after="0" w:line="240" w:lineRule="auto"/>
        <w:jc w:val="left"/>
      </w:pPr>
      <w:r>
        <w:t xml:space="preserve">Actions </w:t>
      </w:r>
      <w:r>
        <w:sym w:font="Symbol" w:char="F0AE"/>
      </w:r>
      <w:r>
        <w:t xml:space="preserve"> Values</w:t>
      </w:r>
    </w:p>
    <w:p w14:paraId="4FF5EA3E" w14:textId="77777777" w:rsidR="000F159E" w:rsidRDefault="000F159E" w:rsidP="00B1536B">
      <w:pPr>
        <w:pStyle w:val="Lijstalinea"/>
        <w:numPr>
          <w:ilvl w:val="0"/>
          <w:numId w:val="31"/>
        </w:numPr>
        <w:spacing w:after="0" w:line="240" w:lineRule="auto"/>
        <w:jc w:val="left"/>
      </w:pPr>
      <w:r>
        <w:t>Not directly related to reminders</w:t>
      </w:r>
    </w:p>
    <w:p w14:paraId="55FA497B" w14:textId="38A04962" w:rsidR="000F159E" w:rsidRDefault="000F159E" w:rsidP="000F159E">
      <w:pPr>
        <w:pStyle w:val="Lijstalinea"/>
        <w:numPr>
          <w:ilvl w:val="0"/>
          <w:numId w:val="31"/>
        </w:numPr>
        <w:spacing w:after="0" w:line="240" w:lineRule="auto"/>
        <w:jc w:val="left"/>
      </w:pPr>
      <w:r>
        <w:t>Action hierarchy</w:t>
      </w:r>
    </w:p>
    <w:p w14:paraId="5B772317" w14:textId="77777777" w:rsidR="000F159E" w:rsidRDefault="000F159E" w:rsidP="000F159E">
      <w:pPr>
        <w:pStyle w:val="Kop2"/>
      </w:pPr>
      <w:bookmarkStart w:id="20" w:name="_Toc530673729"/>
      <w:r>
        <w:t>Comparison</w:t>
      </w:r>
      <w:bookmarkEnd w:id="20"/>
    </w:p>
    <w:p w14:paraId="7F9B5845" w14:textId="0EE79AD2" w:rsidR="000F159E" w:rsidRDefault="000F159E" w:rsidP="000F159E">
      <w:r>
        <w:t xml:space="preserve">Below is a comparison of the previously described implementations per the requirements stated in </w:t>
      </w:r>
      <w:r>
        <w:fldChar w:fldCharType="begin"/>
      </w:r>
      <w:r>
        <w:instrText xml:space="preserve"> REF _Ref529029163 \r \h </w:instrText>
      </w:r>
      <w:r>
        <w:fldChar w:fldCharType="separate"/>
      </w:r>
      <w:r>
        <w:t>4.1</w:t>
      </w:r>
      <w:r>
        <w:fldChar w:fldCharType="end"/>
      </w:r>
      <w:r>
        <w:t>.</w:t>
      </w:r>
    </w:p>
    <w:tbl>
      <w:tblPr>
        <w:tblStyle w:val="Rastertabel5donker-Accent3"/>
        <w:tblW w:w="8500" w:type="dxa"/>
        <w:jc w:val="center"/>
        <w:tblLook w:val="05A0" w:firstRow="1" w:lastRow="0" w:firstColumn="1" w:lastColumn="1" w:noHBand="0" w:noVBand="1"/>
      </w:tblPr>
      <w:tblGrid>
        <w:gridCol w:w="1649"/>
        <w:gridCol w:w="551"/>
        <w:gridCol w:w="495"/>
        <w:gridCol w:w="520"/>
        <w:gridCol w:w="647"/>
        <w:gridCol w:w="611"/>
        <w:gridCol w:w="609"/>
        <w:gridCol w:w="636"/>
        <w:gridCol w:w="666"/>
        <w:gridCol w:w="582"/>
        <w:gridCol w:w="504"/>
        <w:gridCol w:w="1030"/>
      </w:tblGrid>
      <w:tr w:rsidR="000F159E" w:rsidRPr="008B7197" w14:paraId="4965917E" w14:textId="77777777" w:rsidTr="00D63E3E">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47497DD2" w14:textId="77777777" w:rsidR="000F159E" w:rsidRPr="008B7197" w:rsidRDefault="000F159E" w:rsidP="00D63E3E">
            <w:r w:rsidRPr="008B7197">
              <w:t>Concept</w:t>
            </w:r>
          </w:p>
        </w:tc>
        <w:tc>
          <w:tcPr>
            <w:tcW w:w="551" w:type="dxa"/>
          </w:tcPr>
          <w:p w14:paraId="696CADCA"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P</w:t>
            </w:r>
          </w:p>
        </w:tc>
        <w:tc>
          <w:tcPr>
            <w:tcW w:w="495" w:type="dxa"/>
          </w:tcPr>
          <w:p w14:paraId="095409AF"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RI</w:t>
            </w:r>
          </w:p>
        </w:tc>
        <w:tc>
          <w:tcPr>
            <w:tcW w:w="520" w:type="dxa"/>
          </w:tcPr>
          <w:p w14:paraId="7804363E"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54A1E727"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11" w:type="dxa"/>
          </w:tcPr>
          <w:p w14:paraId="622D9C1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Loc</w:t>
            </w:r>
          </w:p>
        </w:tc>
        <w:tc>
          <w:tcPr>
            <w:tcW w:w="609" w:type="dxa"/>
          </w:tcPr>
          <w:p w14:paraId="0ACAA8F4"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36" w:type="dxa"/>
          </w:tcPr>
          <w:p w14:paraId="1BC056C2"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Env</w:t>
            </w:r>
          </w:p>
        </w:tc>
        <w:tc>
          <w:tcPr>
            <w:tcW w:w="666" w:type="dxa"/>
          </w:tcPr>
          <w:p w14:paraId="3CCD1A35"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Dyn</w:t>
            </w:r>
          </w:p>
        </w:tc>
        <w:tc>
          <w:tcPr>
            <w:tcW w:w="582" w:type="dxa"/>
          </w:tcPr>
          <w:p w14:paraId="237332E8"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UV</w:t>
            </w:r>
          </w:p>
        </w:tc>
        <w:tc>
          <w:tcPr>
            <w:tcW w:w="504" w:type="dxa"/>
          </w:tcPr>
          <w:p w14:paraId="1574A4FB" w14:textId="77777777" w:rsidR="000F159E" w:rsidRPr="008B7197" w:rsidRDefault="000F159E" w:rsidP="00D63E3E">
            <w:pPr>
              <w:jc w:val="center"/>
              <w:cnfStyle w:val="100000000000" w:firstRow="1" w:lastRow="0" w:firstColumn="0" w:lastColumn="0" w:oddVBand="0" w:evenVBand="0" w:oddHBand="0" w:evenHBand="0" w:firstRowFirstColumn="0" w:firstRowLastColumn="0" w:lastRowFirstColumn="0" w:lastRowLastColumn="0"/>
            </w:pPr>
            <w:r w:rsidRPr="008B7197">
              <w:t>IA</w:t>
            </w:r>
          </w:p>
        </w:tc>
        <w:tc>
          <w:tcPr>
            <w:cnfStyle w:val="000100000000" w:firstRow="0" w:lastRow="0" w:firstColumn="0" w:lastColumn="1" w:oddVBand="0" w:evenVBand="0" w:oddHBand="0" w:evenHBand="0" w:firstRowFirstColumn="0" w:firstRowLastColumn="0" w:lastRowFirstColumn="0" w:lastRowLastColumn="0"/>
            <w:tcW w:w="1030" w:type="dxa"/>
          </w:tcPr>
          <w:p w14:paraId="36E9FB97" w14:textId="77777777" w:rsidR="000F159E" w:rsidRPr="008B7197" w:rsidRDefault="000F159E" w:rsidP="00D63E3E">
            <w:r w:rsidRPr="008B7197">
              <w:t>Ref.</w:t>
            </w:r>
          </w:p>
        </w:tc>
      </w:tr>
      <w:tr w:rsidR="000F159E" w:rsidRPr="00CC02E3" w14:paraId="2F39DDEC"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88B6D1B" w14:textId="77777777" w:rsidR="000F159E" w:rsidRDefault="000F159E" w:rsidP="00D63E3E">
            <w:pPr>
              <w:rPr>
                <w:b w:val="0"/>
                <w:sz w:val="21"/>
              </w:rPr>
            </w:pPr>
            <w:r>
              <w:rPr>
                <w:b w:val="0"/>
                <w:sz w:val="21"/>
              </w:rPr>
              <w:t>AHCS</w:t>
            </w:r>
          </w:p>
        </w:tc>
        <w:tc>
          <w:tcPr>
            <w:tcW w:w="551" w:type="dxa"/>
          </w:tcPr>
          <w:p w14:paraId="77E598F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E296A9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5EABA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9113BE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3332A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82A290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475940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1DBD25F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C654E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556EC38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54FBE07" w14:textId="6586AA4F" w:rsidR="000F159E" w:rsidRDefault="000F159E" w:rsidP="00D63E3E">
            <w:pPr>
              <w:rPr>
                <w:sz w:val="21"/>
              </w:rPr>
            </w:pPr>
            <w:r>
              <w:rPr>
                <w:sz w:val="21"/>
              </w:rPr>
              <w:fldChar w:fldCharType="begin"/>
            </w:r>
            <w:r>
              <w:rPr>
                <w:sz w:val="21"/>
              </w:rPr>
              <w:instrText xml:space="preserve"> ADDIN ZOTERO_ITEM CSL_CITATION {"citationID":"M0qY5X5V","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4]</w:t>
            </w:r>
            <w:r>
              <w:rPr>
                <w:sz w:val="21"/>
              </w:rPr>
              <w:fldChar w:fldCharType="end"/>
            </w:r>
          </w:p>
        </w:tc>
      </w:tr>
      <w:tr w:rsidR="000F159E" w:rsidRPr="00CC02E3" w14:paraId="3E0EDF0B"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A03763B" w14:textId="77777777" w:rsidR="000F159E" w:rsidRDefault="000F159E" w:rsidP="00D63E3E">
            <w:pPr>
              <w:rPr>
                <w:b w:val="0"/>
                <w:sz w:val="21"/>
              </w:rPr>
            </w:pPr>
            <w:r>
              <w:rPr>
                <w:b w:val="0"/>
                <w:sz w:val="21"/>
              </w:rPr>
              <w:t>CAMP</w:t>
            </w:r>
          </w:p>
        </w:tc>
        <w:tc>
          <w:tcPr>
            <w:tcW w:w="551" w:type="dxa"/>
          </w:tcPr>
          <w:p w14:paraId="51DBAAEC"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7338F2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6AB75A7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71752F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4D59FB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425E451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58C7F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06576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31A8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F2E65C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203FD08" w14:textId="77777777" w:rsidR="000F159E" w:rsidRDefault="000F159E" w:rsidP="00D63E3E">
            <w:pPr>
              <w:rPr>
                <w:sz w:val="21"/>
              </w:rPr>
            </w:pPr>
            <w:r>
              <w:rPr>
                <w:sz w:val="21"/>
              </w:rPr>
              <w:fldChar w:fldCharType="begin"/>
            </w:r>
            <w:r>
              <w:rPr>
                <w:sz w:val="21"/>
              </w:rPr>
              <w:instrText xml:space="preserve"> ADDIN ZOTERO_ITEM CSL_CITATION {"citationID":"GCuhAj1O","properties":{"formattedCitation":"[31]","plainCitation":"[31]","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31]</w:t>
            </w:r>
            <w:r>
              <w:rPr>
                <w:sz w:val="21"/>
              </w:rPr>
              <w:fldChar w:fldCharType="end"/>
            </w:r>
          </w:p>
        </w:tc>
      </w:tr>
      <w:tr w:rsidR="000F159E" w:rsidRPr="00CC02E3" w14:paraId="56BE5C0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B8F793E" w14:textId="77777777" w:rsidR="000F159E" w:rsidRDefault="000F159E" w:rsidP="00D63E3E">
            <w:pPr>
              <w:rPr>
                <w:b w:val="0"/>
                <w:sz w:val="21"/>
              </w:rPr>
            </w:pPr>
            <w:r>
              <w:rPr>
                <w:b w:val="0"/>
                <w:sz w:val="21"/>
              </w:rPr>
              <w:t>CogKnow</w:t>
            </w:r>
          </w:p>
        </w:tc>
        <w:tc>
          <w:tcPr>
            <w:tcW w:w="551" w:type="dxa"/>
          </w:tcPr>
          <w:p w14:paraId="2A2B2DF8"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58F52E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66BDFD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3768A2E"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159FC92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2DF57B3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D85E6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54F0071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74CE1B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r w:rsidRPr="00C1502B">
              <w:rPr>
                <w:sz w:val="21"/>
                <w:vertAlign w:val="superscript"/>
              </w:rPr>
              <w:t>*</w:t>
            </w:r>
          </w:p>
        </w:tc>
        <w:tc>
          <w:tcPr>
            <w:tcW w:w="504" w:type="dxa"/>
          </w:tcPr>
          <w:p w14:paraId="7B7AD8B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2D955D3" w14:textId="5CDD3B1B" w:rsidR="000F159E" w:rsidRDefault="000F159E" w:rsidP="00D63E3E">
            <w:pPr>
              <w:rPr>
                <w:sz w:val="21"/>
              </w:rPr>
            </w:pPr>
            <w:r>
              <w:rPr>
                <w:sz w:val="21"/>
              </w:rPr>
              <w:fldChar w:fldCharType="begin"/>
            </w:r>
            <w:r>
              <w:rPr>
                <w:sz w:val="21"/>
              </w:rPr>
              <w:instrText xml:space="preserve"> ADDIN ZOTERO_ITEM CSL_CITATION {"citationID":"wjlTYld9","properties":{"formattedCitation":"[22]","plainCitation":"[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2]</w:t>
            </w:r>
            <w:r>
              <w:rPr>
                <w:sz w:val="21"/>
              </w:rPr>
              <w:fldChar w:fldCharType="end"/>
            </w:r>
          </w:p>
        </w:tc>
      </w:tr>
      <w:tr w:rsidR="000F159E" w:rsidRPr="00CC02E3" w14:paraId="09CA984C"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FDDC40C" w14:textId="77777777" w:rsidR="000F159E" w:rsidRDefault="000F159E" w:rsidP="00D63E3E">
            <w:pPr>
              <w:rPr>
                <w:b w:val="0"/>
                <w:sz w:val="21"/>
              </w:rPr>
            </w:pPr>
            <w:r>
              <w:rPr>
                <w:b w:val="0"/>
                <w:sz w:val="21"/>
              </w:rPr>
              <w:t>CybreMinder</w:t>
            </w:r>
          </w:p>
        </w:tc>
        <w:tc>
          <w:tcPr>
            <w:tcW w:w="551" w:type="dxa"/>
          </w:tcPr>
          <w:p w14:paraId="59B6E71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CC11F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7D9AB1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486397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C57AAC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A405E2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267E1C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564DFF5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094A6BB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0713895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388FFD0" w14:textId="59C9B3CC" w:rsidR="000F159E" w:rsidRDefault="000F159E" w:rsidP="00D63E3E">
            <w:pPr>
              <w:rPr>
                <w:sz w:val="21"/>
              </w:rPr>
            </w:pPr>
            <w:r>
              <w:rPr>
                <w:sz w:val="21"/>
              </w:rPr>
              <w:fldChar w:fldCharType="begin"/>
            </w:r>
            <w:r w:rsidR="00D4693C">
              <w:rPr>
                <w:sz w:val="21"/>
              </w:rPr>
              <w:instrText xml:space="preserve"> ADDIN ZOTERO_ITEM CSL_CITATION {"citationID":"5hbbE6wM","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sidR="00D4693C">
              <w:rPr>
                <w:noProof/>
                <w:sz w:val="21"/>
              </w:rPr>
              <w:t>[41]</w:t>
            </w:r>
            <w:r>
              <w:rPr>
                <w:sz w:val="21"/>
              </w:rPr>
              <w:fldChar w:fldCharType="end"/>
            </w:r>
          </w:p>
        </w:tc>
      </w:tr>
      <w:tr w:rsidR="000F159E" w:rsidRPr="00CC02E3" w14:paraId="7947C2E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C4144E5" w14:textId="77777777" w:rsidR="000F159E" w:rsidRPr="007444A5" w:rsidRDefault="000F159E" w:rsidP="00D63E3E">
            <w:pPr>
              <w:rPr>
                <w:b w:val="0"/>
                <w:sz w:val="21"/>
              </w:rPr>
            </w:pPr>
            <w:r w:rsidRPr="007444A5">
              <w:rPr>
                <w:b w:val="0"/>
                <w:sz w:val="21"/>
              </w:rPr>
              <w:t>Gate reminder</w:t>
            </w:r>
          </w:p>
        </w:tc>
        <w:tc>
          <w:tcPr>
            <w:tcW w:w="551" w:type="dxa"/>
          </w:tcPr>
          <w:p w14:paraId="2EFCE241"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680A20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7FD45B7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0C54F7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C86C9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9E06C4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11A600B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8760CB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3D20CE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3C46375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CC5BF46" w14:textId="14801022" w:rsidR="000F159E" w:rsidRPr="00CC02E3" w:rsidRDefault="000F159E" w:rsidP="00D63E3E">
            <w:pPr>
              <w:rPr>
                <w:sz w:val="21"/>
              </w:rPr>
            </w:pPr>
            <w:r>
              <w:rPr>
                <w:sz w:val="21"/>
              </w:rPr>
              <w:fldChar w:fldCharType="begin"/>
            </w:r>
            <w:r>
              <w:rPr>
                <w:sz w:val="21"/>
              </w:rPr>
              <w:instrText xml:space="preserve"> ADDIN ZOTERO_ITEM CSL_CITATION {"citationID":"p0DotIr1","properties":{"formattedCitation":"[20]","plainCitation":"[20]","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20]</w:t>
            </w:r>
            <w:r>
              <w:rPr>
                <w:sz w:val="21"/>
              </w:rPr>
              <w:fldChar w:fldCharType="end"/>
            </w:r>
          </w:p>
        </w:tc>
      </w:tr>
      <w:tr w:rsidR="000F159E" w:rsidRPr="00CC02E3" w14:paraId="543E700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10C4C04" w14:textId="77777777" w:rsidR="000F159E" w:rsidRPr="007444A5" w:rsidRDefault="000F159E" w:rsidP="00D63E3E">
            <w:pPr>
              <w:rPr>
                <w:b w:val="0"/>
                <w:sz w:val="21"/>
              </w:rPr>
            </w:pPr>
            <w:r>
              <w:rPr>
                <w:b w:val="0"/>
                <w:sz w:val="21"/>
              </w:rPr>
              <w:t>IFTTT</w:t>
            </w:r>
          </w:p>
        </w:tc>
        <w:tc>
          <w:tcPr>
            <w:tcW w:w="551" w:type="dxa"/>
          </w:tcPr>
          <w:p w14:paraId="5FCD0F4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8D081E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214EDC3"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7F2201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6EC4F7E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156831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93D76B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2600534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887E5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064F4B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0C7057" w14:textId="7678B0C1" w:rsidR="000F159E" w:rsidRPr="00CC02E3" w:rsidRDefault="000F159E" w:rsidP="00D63E3E">
            <w:pPr>
              <w:rPr>
                <w:sz w:val="21"/>
              </w:rPr>
            </w:pPr>
            <w:r>
              <w:rPr>
                <w:sz w:val="21"/>
              </w:rPr>
              <w:fldChar w:fldCharType="begin"/>
            </w:r>
            <w:r>
              <w:rPr>
                <w:sz w:val="21"/>
              </w:rPr>
              <w:instrText xml:space="preserve"> ADDIN ZOTERO_ITEM CSL_CITATION {"citationID":"iDxOfPc5","properties":{"formattedCitation":"[10]","plainCitation":"[10]","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F159E" w:rsidRPr="00C1502B" w14:paraId="4CD998C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7A5BAB41" w14:textId="77777777" w:rsidR="000F159E" w:rsidRDefault="000F159E" w:rsidP="00D63E3E">
            <w:pPr>
              <w:rPr>
                <w:b w:val="0"/>
                <w:sz w:val="21"/>
              </w:rPr>
            </w:pPr>
            <w:r>
              <w:rPr>
                <w:b w:val="0"/>
                <w:sz w:val="21"/>
              </w:rPr>
              <w:t>MagHive</w:t>
            </w:r>
          </w:p>
        </w:tc>
        <w:tc>
          <w:tcPr>
            <w:tcW w:w="551" w:type="dxa"/>
          </w:tcPr>
          <w:p w14:paraId="29C5D5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8CFC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CCF9F3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41C8EC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469F055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5D9BF32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2CB18B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0481367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6C1386B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422F9C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CD47001" w14:textId="5A935BEE" w:rsidR="000F159E" w:rsidRDefault="000F159E" w:rsidP="00D63E3E">
            <w:pPr>
              <w:rPr>
                <w:sz w:val="21"/>
              </w:rPr>
            </w:pPr>
            <w:r>
              <w:rPr>
                <w:sz w:val="21"/>
              </w:rPr>
              <w:fldChar w:fldCharType="begin"/>
            </w:r>
            <w:r w:rsidR="00D4693C">
              <w:rPr>
                <w:sz w:val="21"/>
              </w:rPr>
              <w:instrText xml:space="preserve"> ADDIN ZOTERO_ITEM CSL_CITATION {"citationID":"z32Qvelf","properties":{"formattedCitation":"[39]","plainCitation":"[3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sidR="00D4693C">
              <w:rPr>
                <w:noProof/>
                <w:sz w:val="21"/>
              </w:rPr>
              <w:t>[39]</w:t>
            </w:r>
            <w:r>
              <w:rPr>
                <w:sz w:val="21"/>
              </w:rPr>
              <w:fldChar w:fldCharType="end"/>
            </w:r>
          </w:p>
        </w:tc>
      </w:tr>
      <w:tr w:rsidR="000F159E" w:rsidRPr="00C1502B" w14:paraId="1C018CE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2C5D50A" w14:textId="77777777" w:rsidR="000F159E" w:rsidRDefault="000F159E" w:rsidP="00D63E3E">
            <w:pPr>
              <w:rPr>
                <w:b w:val="0"/>
                <w:sz w:val="21"/>
              </w:rPr>
            </w:pPr>
            <w:r>
              <w:rPr>
                <w:b w:val="0"/>
                <w:sz w:val="21"/>
              </w:rPr>
              <w:t>MLCARS</w:t>
            </w:r>
          </w:p>
        </w:tc>
        <w:tc>
          <w:tcPr>
            <w:tcW w:w="551" w:type="dxa"/>
          </w:tcPr>
          <w:p w14:paraId="0A8AD1E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0AA43D2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9CAC2A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29A776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0AE48CFB"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D0140BD"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41D7E6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A873D6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14BD8FB"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35D00E5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9C314CC" w14:textId="6A3FD895" w:rsidR="000F159E" w:rsidRDefault="000F159E" w:rsidP="00D63E3E">
            <w:pPr>
              <w:rPr>
                <w:sz w:val="21"/>
              </w:rPr>
            </w:pPr>
            <w:r>
              <w:rPr>
                <w:sz w:val="21"/>
              </w:rPr>
              <w:fldChar w:fldCharType="begin"/>
            </w:r>
            <w:r w:rsidR="00D4693C">
              <w:rPr>
                <w:sz w:val="21"/>
              </w:rPr>
              <w:instrText xml:space="preserve"> ADDIN ZOTERO_ITEM CSL_CITATION {"citationID":"bUqyERyR","properties":{"formattedCitation":"[40]","plainCitation":"[4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sidR="00D4693C">
              <w:rPr>
                <w:noProof/>
                <w:sz w:val="21"/>
              </w:rPr>
              <w:t>[40]</w:t>
            </w:r>
            <w:r>
              <w:rPr>
                <w:sz w:val="21"/>
              </w:rPr>
              <w:fldChar w:fldCharType="end"/>
            </w:r>
          </w:p>
        </w:tc>
      </w:tr>
      <w:tr w:rsidR="000F159E" w:rsidRPr="00CC02E3" w14:paraId="4D4A5699"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02868B7A" w14:textId="77777777" w:rsidR="000F159E" w:rsidRPr="007444A5" w:rsidRDefault="000F159E" w:rsidP="00D63E3E">
            <w:pPr>
              <w:rPr>
                <w:b w:val="0"/>
                <w:sz w:val="21"/>
              </w:rPr>
            </w:pPr>
            <w:r>
              <w:rPr>
                <w:b w:val="0"/>
                <w:sz w:val="21"/>
              </w:rPr>
              <w:t>Olisto</w:t>
            </w:r>
          </w:p>
        </w:tc>
        <w:tc>
          <w:tcPr>
            <w:tcW w:w="551" w:type="dxa"/>
          </w:tcPr>
          <w:p w14:paraId="7EA184D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1571E4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D56177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7ACF54E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7EF9C50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4F07F7D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FBC587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779A8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7D4B514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D7AA5F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753D5748" w14:textId="09427CDE" w:rsidR="000F159E" w:rsidRPr="00CC02E3" w:rsidRDefault="000F159E" w:rsidP="00D63E3E">
            <w:pPr>
              <w:rPr>
                <w:sz w:val="21"/>
              </w:rPr>
            </w:pPr>
            <w:r>
              <w:rPr>
                <w:sz w:val="21"/>
              </w:rPr>
              <w:fldChar w:fldCharType="begin"/>
            </w:r>
            <w:r>
              <w:rPr>
                <w:sz w:val="21"/>
              </w:rPr>
              <w:instrText xml:space="preserve"> ADDIN ZOTERO_ITEM CSL_CITATION {"citationID":"4xMkff5c","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9]</w:t>
            </w:r>
            <w:r>
              <w:rPr>
                <w:sz w:val="21"/>
              </w:rPr>
              <w:fldChar w:fldCharType="end"/>
            </w:r>
          </w:p>
        </w:tc>
      </w:tr>
      <w:tr w:rsidR="000F159E" w:rsidRPr="00CC02E3" w14:paraId="6E394369"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37E905B9" w14:textId="77777777" w:rsidR="000F159E" w:rsidRPr="007444A5" w:rsidRDefault="000F159E" w:rsidP="00D63E3E">
            <w:pPr>
              <w:rPr>
                <w:b w:val="0"/>
                <w:sz w:val="21"/>
              </w:rPr>
            </w:pPr>
            <w:r>
              <w:rPr>
                <w:b w:val="0"/>
                <w:sz w:val="21"/>
              </w:rPr>
              <w:t>SRS</w:t>
            </w:r>
          </w:p>
        </w:tc>
        <w:tc>
          <w:tcPr>
            <w:tcW w:w="551" w:type="dxa"/>
          </w:tcPr>
          <w:p w14:paraId="018D516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578323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F2BF786"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4C398D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ECB91C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62A3CEA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413ABE3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059F577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4CEC094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62D1C2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B9E97FA" w14:textId="77777777" w:rsidR="000F159E" w:rsidRPr="00CC02E3" w:rsidRDefault="000F159E" w:rsidP="00D63E3E">
            <w:pPr>
              <w:rPr>
                <w:sz w:val="21"/>
              </w:rPr>
            </w:pPr>
            <w:r>
              <w:rPr>
                <w:sz w:val="21"/>
              </w:rPr>
              <w:fldChar w:fldCharType="begin"/>
            </w:r>
            <w:r>
              <w:rPr>
                <w:sz w:val="21"/>
              </w:rPr>
              <w:instrText xml:space="preserve"> ADDIN ZOTERO_ITEM CSL_CITATION {"citationID":"L63rwfwR","properties":{"formattedCitation":"[29]","plainCitation":"[29]","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29]</w:t>
            </w:r>
            <w:r>
              <w:rPr>
                <w:sz w:val="21"/>
              </w:rPr>
              <w:fldChar w:fldCharType="end"/>
            </w:r>
          </w:p>
        </w:tc>
      </w:tr>
      <w:tr w:rsidR="000F159E" w:rsidRPr="00CC02E3" w14:paraId="3576752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DBFB12" w14:textId="77777777" w:rsidR="000F159E" w:rsidRDefault="000F159E" w:rsidP="00D63E3E">
            <w:pPr>
              <w:rPr>
                <w:b w:val="0"/>
                <w:sz w:val="21"/>
              </w:rPr>
            </w:pPr>
            <w:r>
              <w:rPr>
                <w:b w:val="0"/>
                <w:sz w:val="21"/>
              </w:rPr>
              <w:t>TAFETA</w:t>
            </w:r>
          </w:p>
        </w:tc>
        <w:tc>
          <w:tcPr>
            <w:tcW w:w="551" w:type="dxa"/>
          </w:tcPr>
          <w:p w14:paraId="033BB8F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25344E0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2A30C89"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424BD03"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73DC61"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67DA493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C384E0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716241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773F7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06DE4B4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18F977D2" w14:textId="77777777" w:rsidR="000F159E" w:rsidRDefault="000F159E" w:rsidP="00D63E3E">
            <w:pPr>
              <w:rPr>
                <w:sz w:val="21"/>
              </w:rPr>
            </w:pPr>
            <w:r>
              <w:rPr>
                <w:sz w:val="21"/>
              </w:rPr>
              <w:fldChar w:fldCharType="begin"/>
            </w:r>
            <w:r>
              <w:rPr>
                <w:sz w:val="21"/>
              </w:rPr>
              <w:instrText xml:space="preserve"> ADDIN ZOTERO_ITEM CSL_CITATION {"citationID":"hhfbsdUM","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4]</w:t>
            </w:r>
            <w:r>
              <w:rPr>
                <w:sz w:val="21"/>
              </w:rPr>
              <w:fldChar w:fldCharType="end"/>
            </w:r>
          </w:p>
        </w:tc>
      </w:tr>
      <w:tr w:rsidR="000F159E" w:rsidRPr="00CC02E3" w14:paraId="224C09F4"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C79260C" w14:textId="77777777" w:rsidR="000F159E" w:rsidRDefault="000F159E" w:rsidP="00D63E3E">
            <w:pPr>
              <w:rPr>
                <w:b w:val="0"/>
                <w:sz w:val="21"/>
              </w:rPr>
            </w:pPr>
            <w:r>
              <w:rPr>
                <w:b w:val="0"/>
                <w:sz w:val="21"/>
              </w:rPr>
              <w:t>Attelia</w:t>
            </w:r>
          </w:p>
        </w:tc>
        <w:tc>
          <w:tcPr>
            <w:tcW w:w="551" w:type="dxa"/>
          </w:tcPr>
          <w:p w14:paraId="6EB55BC5"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E8E845C"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C78978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95B367F"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7B466F30"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5824887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C93F2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22D69DC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E70C0E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66A61CD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0DAC33CD" w14:textId="77777777" w:rsidR="000F159E" w:rsidRDefault="000F159E" w:rsidP="00D63E3E">
            <w:pPr>
              <w:rPr>
                <w:sz w:val="21"/>
              </w:rPr>
            </w:pPr>
            <w:r>
              <w:rPr>
                <w:sz w:val="21"/>
              </w:rPr>
              <w:fldChar w:fldCharType="begin"/>
            </w:r>
            <w:r>
              <w:rPr>
                <w:sz w:val="21"/>
              </w:rPr>
              <w:instrText xml:space="preserve"> ADDIN ZOTERO_ITEM CSL_CITATION {"citationID":"N6MB0F0N","properties":{"formattedCitation":"[1]","plainCitation":"[1]","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1]</w:t>
            </w:r>
            <w:r>
              <w:rPr>
                <w:sz w:val="21"/>
              </w:rPr>
              <w:fldChar w:fldCharType="end"/>
            </w:r>
          </w:p>
        </w:tc>
      </w:tr>
      <w:tr w:rsidR="000F159E" w:rsidRPr="00CC02E3" w14:paraId="75FD2E6A"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A269E3F" w14:textId="77777777" w:rsidR="000F159E" w:rsidRPr="007444A5" w:rsidRDefault="000F159E" w:rsidP="00D63E3E">
            <w:pPr>
              <w:rPr>
                <w:b w:val="0"/>
                <w:sz w:val="21"/>
              </w:rPr>
            </w:pPr>
            <w:r w:rsidRPr="007444A5">
              <w:rPr>
                <w:b w:val="0"/>
                <w:sz w:val="21"/>
              </w:rPr>
              <w:lastRenderedPageBreak/>
              <w:t>Decision maker</w:t>
            </w:r>
          </w:p>
        </w:tc>
        <w:tc>
          <w:tcPr>
            <w:tcW w:w="551" w:type="dxa"/>
          </w:tcPr>
          <w:p w14:paraId="1691B11A"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6E44009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41D7B25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AE290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30CA61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EFD4B8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646CB9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54FD2204"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0E0EDC35"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6B228E2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7B56C01" w14:textId="16A1B697" w:rsidR="000F159E" w:rsidRPr="00CC02E3" w:rsidRDefault="000F159E" w:rsidP="00D63E3E">
            <w:pPr>
              <w:rPr>
                <w:sz w:val="21"/>
              </w:rPr>
            </w:pPr>
            <w:r>
              <w:rPr>
                <w:sz w:val="21"/>
              </w:rPr>
              <w:fldChar w:fldCharType="begin"/>
            </w:r>
            <w:r w:rsidR="00D4693C">
              <w:rPr>
                <w:sz w:val="21"/>
              </w:rPr>
              <w:instrText xml:space="preserve"> ADDIN ZOTERO_ITEM CSL_CITATION {"citationID":"pXVLSlbE","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sidR="00D4693C">
              <w:rPr>
                <w:noProof/>
                <w:sz w:val="21"/>
              </w:rPr>
              <w:t>[42]</w:t>
            </w:r>
            <w:r>
              <w:rPr>
                <w:sz w:val="21"/>
              </w:rPr>
              <w:fldChar w:fldCharType="end"/>
            </w:r>
          </w:p>
        </w:tc>
      </w:tr>
      <w:tr w:rsidR="000F159E" w:rsidRPr="00CC02E3" w14:paraId="0E0451B2"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0CEA805D" w14:textId="77777777" w:rsidR="000F159E" w:rsidRDefault="000F159E" w:rsidP="00D63E3E">
            <w:pPr>
              <w:rPr>
                <w:b w:val="0"/>
                <w:sz w:val="21"/>
              </w:rPr>
            </w:pPr>
            <w:r>
              <w:rPr>
                <w:b w:val="0"/>
                <w:sz w:val="21"/>
              </w:rPr>
              <w:t>Fuzzy lingustics</w:t>
            </w:r>
          </w:p>
        </w:tc>
        <w:tc>
          <w:tcPr>
            <w:tcW w:w="551" w:type="dxa"/>
          </w:tcPr>
          <w:p w14:paraId="1B4B19F9"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B30230D"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70BD690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D736AC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3FD3BBA4"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38D265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7A91D6A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47E3FC7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0582AA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2168497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1030" w:type="dxa"/>
          </w:tcPr>
          <w:p w14:paraId="38D63D8E" w14:textId="77777777" w:rsidR="000F159E" w:rsidRDefault="000F159E" w:rsidP="00D63E3E">
            <w:pPr>
              <w:rPr>
                <w:sz w:val="21"/>
              </w:rPr>
            </w:pPr>
            <w:r>
              <w:rPr>
                <w:sz w:val="21"/>
              </w:rPr>
              <w:fldChar w:fldCharType="begin"/>
            </w:r>
            <w:r>
              <w:rPr>
                <w:sz w:val="21"/>
              </w:rPr>
              <w:instrText xml:space="preserve"> ADDIN ZOTERO_ITEM CSL_CITATION {"citationID":"RmgKytUF","properties":{"formattedCitation":"[28]","plainCitation":"[28]","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28]</w:t>
            </w:r>
            <w:r>
              <w:rPr>
                <w:sz w:val="21"/>
              </w:rPr>
              <w:fldChar w:fldCharType="end"/>
            </w:r>
          </w:p>
        </w:tc>
      </w:tr>
      <w:tr w:rsidR="000F159E" w:rsidRPr="00CC02E3" w14:paraId="70392740"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56BEDCB9" w14:textId="77777777" w:rsidR="000F159E" w:rsidRDefault="000F159E" w:rsidP="00D63E3E">
            <w:pPr>
              <w:rPr>
                <w:b w:val="0"/>
                <w:sz w:val="21"/>
              </w:rPr>
            </w:pPr>
            <w:r>
              <w:rPr>
                <w:b w:val="0"/>
                <w:sz w:val="21"/>
              </w:rPr>
              <w:t>PAIR</w:t>
            </w:r>
          </w:p>
        </w:tc>
        <w:tc>
          <w:tcPr>
            <w:tcW w:w="551" w:type="dxa"/>
          </w:tcPr>
          <w:p w14:paraId="732694D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A293B6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AD8878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FD521B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1E7B15C4"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72FEC11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324274B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3A8520FF"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204FA22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2A0D02B2"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02D2D8C" w14:textId="77777777" w:rsidR="000F159E" w:rsidRDefault="000F159E" w:rsidP="00D63E3E">
            <w:pPr>
              <w:rPr>
                <w:sz w:val="21"/>
              </w:rPr>
            </w:pPr>
            <w:r>
              <w:rPr>
                <w:sz w:val="21"/>
              </w:rPr>
              <w:fldChar w:fldCharType="begin"/>
            </w:r>
            <w:r>
              <w:rPr>
                <w:sz w:val="21"/>
              </w:rPr>
              <w:instrText xml:space="preserve"> ADDIN ZOTERO_ITEM CSL_CITATION {"citationID":"I6SzR3dF","properties":{"formattedCitation":"[2]","plainCitation":"[2]","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2]</w:t>
            </w:r>
            <w:r>
              <w:rPr>
                <w:sz w:val="21"/>
              </w:rPr>
              <w:fldChar w:fldCharType="end"/>
            </w:r>
          </w:p>
        </w:tc>
      </w:tr>
      <w:tr w:rsidR="000F159E" w:rsidRPr="00CC02E3" w14:paraId="6D3FD84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5BA3C8D2" w14:textId="77777777" w:rsidR="000F159E" w:rsidRDefault="000F159E" w:rsidP="00D63E3E">
            <w:pPr>
              <w:rPr>
                <w:b w:val="0"/>
                <w:sz w:val="21"/>
              </w:rPr>
            </w:pPr>
            <w:r>
              <w:rPr>
                <w:b w:val="0"/>
                <w:sz w:val="21"/>
              </w:rPr>
              <w:t>CIA</w:t>
            </w:r>
          </w:p>
        </w:tc>
        <w:tc>
          <w:tcPr>
            <w:tcW w:w="551" w:type="dxa"/>
          </w:tcPr>
          <w:p w14:paraId="355C02D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25E506A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E3D491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02A3DC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11" w:type="dxa"/>
          </w:tcPr>
          <w:p w14:paraId="1F906172"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00F712C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198374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78CA615"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9CC676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51A8C96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5343DB45" w14:textId="1EA41472" w:rsidR="000F159E" w:rsidRDefault="000F159E" w:rsidP="00D63E3E">
            <w:pPr>
              <w:rPr>
                <w:sz w:val="21"/>
              </w:rPr>
            </w:pPr>
            <w:r>
              <w:rPr>
                <w:sz w:val="21"/>
              </w:rPr>
              <w:fldChar w:fldCharType="begin"/>
            </w:r>
            <w:r>
              <w:rPr>
                <w:sz w:val="21"/>
              </w:rPr>
              <w:instrText xml:space="preserve"> ADDIN ZOTERO_ITEM CSL_CITATION {"citationID":"8PlbFihw","properties":{"formattedCitation":"[16]","plainCitation":"[1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Pr>
                <w:sz w:val="21"/>
              </w:rPr>
              <w:fldChar w:fldCharType="separate"/>
            </w:r>
            <w:r>
              <w:rPr>
                <w:noProof/>
                <w:sz w:val="21"/>
              </w:rPr>
              <w:t>[16]</w:t>
            </w:r>
            <w:r>
              <w:rPr>
                <w:sz w:val="21"/>
              </w:rPr>
              <w:fldChar w:fldCharType="end"/>
            </w:r>
          </w:p>
        </w:tc>
      </w:tr>
      <w:tr w:rsidR="000F159E" w:rsidRPr="00CC02E3" w14:paraId="66984DB2"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5582EEC" w14:textId="77777777" w:rsidR="000F159E" w:rsidRDefault="000F159E" w:rsidP="00D63E3E">
            <w:pPr>
              <w:rPr>
                <w:b w:val="0"/>
                <w:sz w:val="21"/>
              </w:rPr>
            </w:pPr>
            <w:r>
              <w:rPr>
                <w:b w:val="0"/>
                <w:sz w:val="21"/>
              </w:rPr>
              <w:t>Goal models</w:t>
            </w:r>
          </w:p>
        </w:tc>
        <w:tc>
          <w:tcPr>
            <w:tcW w:w="551" w:type="dxa"/>
          </w:tcPr>
          <w:p w14:paraId="630CF0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0275ECE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010E27E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171E3F96"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7E7A2677"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2F228D2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B8E3988"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A41F5D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F8208DC"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04" w:type="dxa"/>
          </w:tcPr>
          <w:p w14:paraId="4A9AB7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7383E9" w14:textId="77777777" w:rsidR="000F159E" w:rsidRDefault="000F159E" w:rsidP="00D63E3E">
            <w:pPr>
              <w:rPr>
                <w:sz w:val="21"/>
              </w:rPr>
            </w:pPr>
            <w:r>
              <w:rPr>
                <w:sz w:val="21"/>
              </w:rPr>
              <w:fldChar w:fldCharType="begin"/>
            </w:r>
            <w:r>
              <w:rPr>
                <w:sz w:val="21"/>
              </w:rPr>
              <w:instrText xml:space="preserve"> ADDIN ZOTERO_ITEM CSL_CITATION {"citationID":"Ef6hn0Wb","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Pr>
                <w:sz w:val="21"/>
              </w:rPr>
              <w:fldChar w:fldCharType="separate"/>
            </w:r>
            <w:r>
              <w:rPr>
                <w:noProof/>
                <w:sz w:val="21"/>
              </w:rPr>
              <w:t>[32]</w:t>
            </w:r>
            <w:r>
              <w:rPr>
                <w:sz w:val="21"/>
              </w:rPr>
              <w:fldChar w:fldCharType="end"/>
            </w:r>
          </w:p>
        </w:tc>
      </w:tr>
      <w:tr w:rsidR="000F159E" w:rsidRPr="00CC02E3" w14:paraId="57B4A6B8"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BE98D83" w14:textId="77777777" w:rsidR="000F159E" w:rsidRDefault="000F159E" w:rsidP="00D63E3E">
            <w:pPr>
              <w:rPr>
                <w:b w:val="0"/>
                <w:sz w:val="21"/>
              </w:rPr>
            </w:pPr>
            <w:r>
              <w:rPr>
                <w:b w:val="0"/>
                <w:sz w:val="21"/>
              </w:rPr>
              <w:t>HeadacheCoach</w:t>
            </w:r>
          </w:p>
        </w:tc>
        <w:tc>
          <w:tcPr>
            <w:tcW w:w="551" w:type="dxa"/>
          </w:tcPr>
          <w:p w14:paraId="49E6D1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36FA3FC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396DF6E9"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AA609E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5ED6EB23"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09" w:type="dxa"/>
          </w:tcPr>
          <w:p w14:paraId="76078018"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18CA0584"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66" w:type="dxa"/>
          </w:tcPr>
          <w:p w14:paraId="194268E8"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23BF387E"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79E6F3B1"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2C1FB6CD" w14:textId="77777777" w:rsidR="000F159E" w:rsidRDefault="000F159E" w:rsidP="00D63E3E">
            <w:pPr>
              <w:rPr>
                <w:sz w:val="21"/>
              </w:rPr>
            </w:pPr>
            <w:r>
              <w:rPr>
                <w:sz w:val="21"/>
              </w:rPr>
              <w:fldChar w:fldCharType="begin"/>
            </w:r>
            <w:r>
              <w:rPr>
                <w:sz w:val="21"/>
              </w:rPr>
              <w:instrText xml:space="preserve"> ADDIN ZOTERO_ITEM CSL_CITATION {"citationID":"qZ5n5sug","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rPr>
                <w:sz w:val="21"/>
              </w:rPr>
              <w:fldChar w:fldCharType="separate"/>
            </w:r>
            <w:r>
              <w:rPr>
                <w:noProof/>
                <w:sz w:val="21"/>
              </w:rPr>
              <w:t>[35]</w:t>
            </w:r>
            <w:r>
              <w:rPr>
                <w:sz w:val="21"/>
              </w:rPr>
              <w:fldChar w:fldCharType="end"/>
            </w:r>
          </w:p>
        </w:tc>
      </w:tr>
      <w:tr w:rsidR="000F159E" w:rsidRPr="00C1502B" w14:paraId="6BB68177"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86CCF4A" w14:textId="77777777" w:rsidR="000F159E" w:rsidRDefault="000F159E" w:rsidP="00D63E3E">
            <w:pPr>
              <w:rPr>
                <w:b w:val="0"/>
                <w:sz w:val="21"/>
              </w:rPr>
            </w:pPr>
            <w:r>
              <w:rPr>
                <w:b w:val="0"/>
                <w:sz w:val="21"/>
              </w:rPr>
              <w:t>LTE SH</w:t>
            </w:r>
          </w:p>
        </w:tc>
        <w:tc>
          <w:tcPr>
            <w:tcW w:w="551" w:type="dxa"/>
          </w:tcPr>
          <w:p w14:paraId="115919AF"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223B1336"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F5CC0C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45C7B0B"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11" w:type="dxa"/>
          </w:tcPr>
          <w:p w14:paraId="5AE92C49"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09" w:type="dxa"/>
          </w:tcPr>
          <w:p w14:paraId="3E54DDD0"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58CE409D"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66" w:type="dxa"/>
          </w:tcPr>
          <w:p w14:paraId="7B91AEE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1EEF0ADE"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5380966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0715D5C4" w14:textId="0F8C0252" w:rsidR="000F159E" w:rsidRDefault="000F159E" w:rsidP="00D63E3E">
            <w:pPr>
              <w:rPr>
                <w:sz w:val="21"/>
              </w:rPr>
            </w:pPr>
            <w:r>
              <w:rPr>
                <w:sz w:val="21"/>
              </w:rPr>
              <w:fldChar w:fldCharType="begin"/>
            </w:r>
            <w:r w:rsidR="00D4693C">
              <w:rPr>
                <w:sz w:val="21"/>
              </w:rPr>
              <w:instrText xml:space="preserve"> ADDIN ZOTERO_ITEM CSL_CITATION {"citationID":"41z1MMCQ","properties":{"formattedCitation":"[43]","plainCitation":"[43]","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rPr>
                <w:sz w:val="21"/>
              </w:rPr>
              <w:fldChar w:fldCharType="separate"/>
            </w:r>
            <w:r w:rsidR="00D4693C">
              <w:rPr>
                <w:noProof/>
                <w:sz w:val="21"/>
              </w:rPr>
              <w:t>[43]</w:t>
            </w:r>
            <w:r>
              <w:rPr>
                <w:sz w:val="21"/>
              </w:rPr>
              <w:fldChar w:fldCharType="end"/>
            </w:r>
          </w:p>
        </w:tc>
      </w:tr>
      <w:tr w:rsidR="000F159E" w:rsidRPr="00CC02E3" w14:paraId="7ED23991" w14:textId="77777777" w:rsidTr="00D63E3E">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1F3CEA57" w14:textId="77777777" w:rsidR="000F159E" w:rsidRDefault="000F159E" w:rsidP="00D63E3E">
            <w:pPr>
              <w:rPr>
                <w:b w:val="0"/>
                <w:sz w:val="21"/>
              </w:rPr>
            </w:pPr>
            <w:r>
              <w:rPr>
                <w:b w:val="0"/>
                <w:sz w:val="21"/>
              </w:rPr>
              <w:t>TEREDA</w:t>
            </w:r>
          </w:p>
        </w:tc>
        <w:tc>
          <w:tcPr>
            <w:tcW w:w="551" w:type="dxa"/>
          </w:tcPr>
          <w:p w14:paraId="7EF6BE2E"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5AEADBDA"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7F011ED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9085C51"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11" w:type="dxa"/>
          </w:tcPr>
          <w:p w14:paraId="00CA7D5A"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09" w:type="dxa"/>
          </w:tcPr>
          <w:p w14:paraId="733784B6" w14:textId="77777777" w:rsidR="000F159E"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33EB41F7"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666" w:type="dxa"/>
          </w:tcPr>
          <w:p w14:paraId="634E6BE2"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28D9E0F"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tcW w:w="504" w:type="dxa"/>
          </w:tcPr>
          <w:p w14:paraId="1DF580F0" w14:textId="77777777" w:rsidR="000F159E" w:rsidRPr="00CC02E3" w:rsidRDefault="000F159E" w:rsidP="00D63E3E">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E6048B5" w14:textId="77777777" w:rsidR="000F159E" w:rsidRDefault="000F159E" w:rsidP="00D63E3E">
            <w:pPr>
              <w:rPr>
                <w:sz w:val="21"/>
              </w:rPr>
            </w:pPr>
            <w:r>
              <w:rPr>
                <w:sz w:val="21"/>
              </w:rPr>
              <w:fldChar w:fldCharType="begin"/>
            </w:r>
            <w:r>
              <w:rPr>
                <w:sz w:val="21"/>
              </w:rPr>
              <w:instrText xml:space="preserve"> ADDIN ZOTERO_ITEM CSL_CITATION {"citationID":"UroPzmz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sz w:val="21"/>
              </w:rPr>
              <w:fldChar w:fldCharType="separate"/>
            </w:r>
            <w:r>
              <w:rPr>
                <w:noProof/>
                <w:sz w:val="21"/>
              </w:rPr>
              <w:t>[30]</w:t>
            </w:r>
            <w:r>
              <w:rPr>
                <w:sz w:val="21"/>
              </w:rPr>
              <w:fldChar w:fldCharType="end"/>
            </w:r>
          </w:p>
        </w:tc>
      </w:tr>
      <w:tr w:rsidR="000F159E" w:rsidRPr="00CC02E3" w14:paraId="51CD9C26" w14:textId="77777777" w:rsidTr="00D63E3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61F76C94" w14:textId="77777777" w:rsidR="000F159E" w:rsidRDefault="000F159E" w:rsidP="00D63E3E">
            <w:pPr>
              <w:rPr>
                <w:b w:val="0"/>
                <w:sz w:val="21"/>
              </w:rPr>
            </w:pPr>
            <w:r>
              <w:rPr>
                <w:b w:val="0"/>
                <w:sz w:val="21"/>
              </w:rPr>
              <w:t>WSID/AH</w:t>
            </w:r>
          </w:p>
        </w:tc>
        <w:tc>
          <w:tcPr>
            <w:tcW w:w="551" w:type="dxa"/>
          </w:tcPr>
          <w:p w14:paraId="6C0D622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87C2E37"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F05D41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DA7381A"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11" w:type="dxa"/>
          </w:tcPr>
          <w:p w14:paraId="631FEF92"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09" w:type="dxa"/>
          </w:tcPr>
          <w:p w14:paraId="5B36A1BC" w14:textId="77777777" w:rsidR="000F159E"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9E78023"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66" w:type="dxa"/>
          </w:tcPr>
          <w:p w14:paraId="212BAC90"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387CEBB"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04" w:type="dxa"/>
          </w:tcPr>
          <w:p w14:paraId="2C129B2D" w14:textId="77777777" w:rsidR="000F159E" w:rsidRPr="00CC02E3" w:rsidRDefault="000F159E" w:rsidP="00D63E3E">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1030" w:type="dxa"/>
          </w:tcPr>
          <w:p w14:paraId="60D7CC83" w14:textId="32AFBA96" w:rsidR="000F159E" w:rsidRDefault="000F159E" w:rsidP="00D63E3E">
            <w:pPr>
              <w:rPr>
                <w:sz w:val="21"/>
              </w:rPr>
            </w:pPr>
            <w:r>
              <w:rPr>
                <w:sz w:val="21"/>
              </w:rPr>
              <w:fldChar w:fldCharType="begin"/>
            </w:r>
            <w:r w:rsidR="00D4693C">
              <w:rPr>
                <w:sz w:val="21"/>
              </w:rPr>
              <w:instrText xml:space="preserve"> ADDIN ZOTERO_ITEM CSL_CITATION {"citationID":"6Z1wATSE","properties":{"formattedCitation":"[27], [44]","plainCitation":"[27], [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D4693C">
              <w:rPr>
                <w:rFonts w:ascii="Cambria Math" w:hAnsi="Cambria Math" w:cs="Cambria Math"/>
                <w:sz w:val="21"/>
              </w:rPr>
              <w:instrText>∗</w:instrText>
            </w:r>
            <w:r w:rsidR="00D4693C">
              <w:rPr>
                <w:sz w:val="21"/>
              </w:rP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rPr>
                <w:sz w:val="21"/>
              </w:rPr>
              <w:fldChar w:fldCharType="separate"/>
            </w:r>
            <w:r w:rsidR="00D4693C">
              <w:rPr>
                <w:noProof/>
                <w:sz w:val="21"/>
              </w:rPr>
              <w:t>[27], [44]</w:t>
            </w:r>
            <w:r>
              <w:rPr>
                <w:sz w:val="21"/>
              </w:rPr>
              <w:fldChar w:fldCharType="end"/>
            </w:r>
          </w:p>
        </w:tc>
      </w:tr>
    </w:tbl>
    <w:p w14:paraId="5CF23CE4" w14:textId="77777777" w:rsidR="000F159E" w:rsidRPr="001E0F0C" w:rsidRDefault="000F159E" w:rsidP="000F159E">
      <w:pPr>
        <w:rPr>
          <w:sz w:val="18"/>
        </w:rPr>
      </w:pPr>
      <w:r>
        <w:rPr>
          <w:sz w:val="21"/>
        </w:rPr>
        <w:tab/>
      </w:r>
      <w:r w:rsidRPr="00C1502B">
        <w:rPr>
          <w:sz w:val="18"/>
        </w:rPr>
        <w:t xml:space="preserve">* </w:t>
      </w:r>
      <w:r>
        <w:rPr>
          <w:sz w:val="18"/>
        </w:rPr>
        <w:t>Only at design time</w:t>
      </w:r>
    </w:p>
    <w:p w14:paraId="3C63DA88" w14:textId="77777777" w:rsidR="000F159E" w:rsidRPr="000F159E" w:rsidRDefault="000F159E" w:rsidP="000F159E">
      <w:pPr>
        <w:rPr>
          <w:b/>
        </w:rPr>
        <w:sectPr w:rsidR="000F159E" w:rsidRPr="000F159E" w:rsidSect="005B579B">
          <w:type w:val="continuous"/>
          <w:pgSz w:w="11907" w:h="16839" w:code="9"/>
          <w:pgMar w:top="1267" w:right="1339" w:bottom="1339" w:left="1339" w:header="720" w:footer="720" w:gutter="0"/>
          <w:cols w:space="720"/>
          <w:docGrid w:linePitch="360"/>
        </w:sectPr>
      </w:pPr>
    </w:p>
    <w:p w14:paraId="0DDC58EE" w14:textId="2453C2C6" w:rsidR="000F159E" w:rsidRPr="0033457B" w:rsidRDefault="000F159E" w:rsidP="000F159E">
      <w:pPr>
        <w:pStyle w:val="Lijstalinea"/>
        <w:rPr>
          <w:b/>
        </w:rPr>
      </w:pPr>
      <w:r w:rsidRPr="0033457B">
        <w:rPr>
          <w:b/>
        </w:rPr>
        <w:t>Legend:</w:t>
      </w:r>
    </w:p>
    <w:p w14:paraId="594C5795" w14:textId="77777777" w:rsidR="000F159E" w:rsidRDefault="000F159E" w:rsidP="000F159E">
      <w:pPr>
        <w:pStyle w:val="Lijstalinea"/>
        <w:sectPr w:rsidR="000F159E" w:rsidSect="000F159E">
          <w:type w:val="continuous"/>
          <w:pgSz w:w="11907" w:h="16839" w:code="9"/>
          <w:pgMar w:top="1267" w:right="1339" w:bottom="1339" w:left="1339" w:header="720" w:footer="720" w:gutter="0"/>
          <w:cols w:num="2" w:space="720"/>
          <w:docGrid w:linePitch="360"/>
        </w:sectPr>
      </w:pPr>
    </w:p>
    <w:p w14:paraId="60C8E703" w14:textId="77777777" w:rsidR="000F159E" w:rsidRPr="00A54A26" w:rsidRDefault="000F159E" w:rsidP="000F159E">
      <w:pPr>
        <w:pStyle w:val="Lijstalinea"/>
        <w:rPr>
          <w:sz w:val="20"/>
        </w:rPr>
      </w:pPr>
      <w:r w:rsidRPr="00A54A26">
        <w:rPr>
          <w:sz w:val="20"/>
        </w:rPr>
        <w:t>RP:</w:t>
      </w:r>
      <w:r w:rsidRPr="00A54A26">
        <w:rPr>
          <w:sz w:val="20"/>
        </w:rPr>
        <w:tab/>
        <w:t>Reminder Producing</w:t>
      </w:r>
    </w:p>
    <w:p w14:paraId="16534FE9" w14:textId="77777777" w:rsidR="000F159E" w:rsidRPr="00A54A26" w:rsidRDefault="000F159E" w:rsidP="000F159E">
      <w:pPr>
        <w:pStyle w:val="Lijstalinea"/>
        <w:rPr>
          <w:sz w:val="20"/>
        </w:rPr>
      </w:pPr>
      <w:r w:rsidRPr="00A54A26">
        <w:rPr>
          <w:sz w:val="20"/>
        </w:rPr>
        <w:t>RI:</w:t>
      </w:r>
      <w:r w:rsidRPr="00A54A26">
        <w:rPr>
          <w:sz w:val="20"/>
        </w:rPr>
        <w:tab/>
        <w:t>Reminder Intercepting</w:t>
      </w:r>
    </w:p>
    <w:p w14:paraId="152D4DC0" w14:textId="77777777" w:rsidR="000F159E" w:rsidRPr="00A54A26" w:rsidRDefault="000F159E" w:rsidP="000F159E">
      <w:pPr>
        <w:pStyle w:val="Lijstalinea"/>
        <w:rPr>
          <w:sz w:val="20"/>
        </w:rPr>
      </w:pPr>
      <w:r w:rsidRPr="00A54A26">
        <w:rPr>
          <w:sz w:val="20"/>
        </w:rPr>
        <w:t>SS:</w:t>
      </w:r>
      <w:r w:rsidRPr="00A54A26">
        <w:rPr>
          <w:sz w:val="20"/>
        </w:rPr>
        <w:tab/>
        <w:t>Specific setup</w:t>
      </w:r>
    </w:p>
    <w:p w14:paraId="060C89C2" w14:textId="77777777" w:rsidR="000F159E" w:rsidRPr="00A54A26" w:rsidRDefault="000F159E" w:rsidP="000F159E">
      <w:pPr>
        <w:pStyle w:val="Lijstalinea"/>
        <w:rPr>
          <w:sz w:val="20"/>
        </w:rPr>
      </w:pPr>
      <w:r w:rsidRPr="00A54A26">
        <w:rPr>
          <w:sz w:val="20"/>
        </w:rPr>
        <w:t>Tim:</w:t>
      </w:r>
      <w:r w:rsidRPr="00A54A26">
        <w:rPr>
          <w:sz w:val="20"/>
        </w:rPr>
        <w:tab/>
        <w:t>Time</w:t>
      </w:r>
    </w:p>
    <w:p w14:paraId="2A0D8423" w14:textId="77777777" w:rsidR="000F159E" w:rsidRPr="00A54A26" w:rsidRDefault="000F159E" w:rsidP="000F159E">
      <w:pPr>
        <w:pStyle w:val="Lijstalinea"/>
        <w:rPr>
          <w:sz w:val="20"/>
        </w:rPr>
      </w:pPr>
      <w:r w:rsidRPr="00A54A26">
        <w:rPr>
          <w:sz w:val="20"/>
        </w:rPr>
        <w:t>Loc:</w:t>
      </w:r>
      <w:r w:rsidRPr="00A54A26">
        <w:rPr>
          <w:sz w:val="20"/>
        </w:rPr>
        <w:tab/>
        <w:t>Location</w:t>
      </w:r>
    </w:p>
    <w:p w14:paraId="6392F014" w14:textId="77777777" w:rsidR="000F159E" w:rsidRPr="00A54A26" w:rsidRDefault="000F159E" w:rsidP="000F159E">
      <w:pPr>
        <w:pStyle w:val="Lijstalinea"/>
        <w:rPr>
          <w:sz w:val="20"/>
        </w:rPr>
      </w:pPr>
      <w:r w:rsidRPr="00A54A26">
        <w:rPr>
          <w:sz w:val="20"/>
        </w:rPr>
        <w:t>Act:</w:t>
      </w:r>
      <w:r w:rsidRPr="00A54A26">
        <w:rPr>
          <w:sz w:val="20"/>
        </w:rPr>
        <w:tab/>
        <w:t>Activity</w:t>
      </w:r>
    </w:p>
    <w:p w14:paraId="17112668" w14:textId="77777777" w:rsidR="000F159E" w:rsidRPr="00A54A26" w:rsidRDefault="000F159E" w:rsidP="000F159E">
      <w:pPr>
        <w:pStyle w:val="Lijstalinea"/>
        <w:rPr>
          <w:sz w:val="20"/>
        </w:rPr>
      </w:pPr>
      <w:r w:rsidRPr="00A54A26">
        <w:rPr>
          <w:sz w:val="20"/>
        </w:rPr>
        <w:t>Env:</w:t>
      </w:r>
      <w:r w:rsidRPr="00A54A26">
        <w:rPr>
          <w:sz w:val="20"/>
        </w:rPr>
        <w:tab/>
        <w:t>Environment</w:t>
      </w:r>
    </w:p>
    <w:p w14:paraId="07FB0FEB" w14:textId="77777777" w:rsidR="000F159E" w:rsidRPr="00A54A26" w:rsidRDefault="000F159E" w:rsidP="000F159E">
      <w:pPr>
        <w:pStyle w:val="Lijstalinea"/>
        <w:rPr>
          <w:sz w:val="20"/>
        </w:rPr>
      </w:pPr>
      <w:r w:rsidRPr="00A54A26">
        <w:rPr>
          <w:sz w:val="20"/>
        </w:rPr>
        <w:t>Dyn:</w:t>
      </w:r>
      <w:r w:rsidRPr="00A54A26">
        <w:rPr>
          <w:sz w:val="20"/>
        </w:rPr>
        <w:tab/>
        <w:t>Dynamic</w:t>
      </w:r>
    </w:p>
    <w:p w14:paraId="459E5D53" w14:textId="77777777" w:rsidR="000F159E" w:rsidRPr="00A54A26" w:rsidRDefault="000F159E" w:rsidP="000F159E">
      <w:pPr>
        <w:pStyle w:val="Lijstalinea"/>
        <w:rPr>
          <w:sz w:val="20"/>
        </w:rPr>
      </w:pPr>
      <w:r w:rsidRPr="00A54A26">
        <w:rPr>
          <w:sz w:val="20"/>
        </w:rPr>
        <w:t>UV:</w:t>
      </w:r>
      <w:r w:rsidRPr="00A54A26">
        <w:rPr>
          <w:sz w:val="20"/>
        </w:rPr>
        <w:tab/>
        <w:t>User Values</w:t>
      </w:r>
    </w:p>
    <w:p w14:paraId="676F0068" w14:textId="77777777" w:rsidR="000F159E" w:rsidRPr="00A54A26" w:rsidRDefault="000F159E" w:rsidP="000F159E">
      <w:pPr>
        <w:pStyle w:val="Lijstalinea"/>
        <w:rPr>
          <w:sz w:val="20"/>
        </w:rPr>
      </w:pPr>
      <w:r w:rsidRPr="00A54A26">
        <w:rPr>
          <w:sz w:val="20"/>
        </w:rPr>
        <w:t>IA:</w:t>
      </w:r>
      <w:r w:rsidRPr="00A54A26">
        <w:rPr>
          <w:sz w:val="20"/>
        </w:rPr>
        <w:tab/>
        <w:t>Interrupt Analysis</w:t>
      </w:r>
    </w:p>
    <w:p w14:paraId="2A743BE4" w14:textId="77777777" w:rsidR="000F159E" w:rsidRDefault="000F159E" w:rsidP="000F159E">
      <w:pPr>
        <w:pStyle w:val="Kop2"/>
        <w:sectPr w:rsidR="000F159E" w:rsidSect="000F159E">
          <w:type w:val="continuous"/>
          <w:pgSz w:w="11907" w:h="16839" w:code="9"/>
          <w:pgMar w:top="1267" w:right="1339" w:bottom="1694" w:left="1339" w:header="720" w:footer="720" w:gutter="0"/>
          <w:cols w:num="2" w:space="720"/>
          <w:docGrid w:linePitch="360"/>
        </w:sectPr>
      </w:pPr>
    </w:p>
    <w:p w14:paraId="4CCFDD4B" w14:textId="77777777" w:rsidR="000F159E" w:rsidRDefault="000F159E" w:rsidP="000F159E">
      <w:r>
        <w:t xml:space="preserve">The first fifteen discussed papers and concepts are all smart reminder concepts, whereas the last few describe related concepts such as activity recognition, goal reasoning user values and temporal relations. Overall, the smart reminder concepts can be sub-divided into several groups.  </w:t>
      </w:r>
    </w:p>
    <w:p w14:paraId="36E9BA20" w14:textId="77777777" w:rsidR="000F159E" w:rsidRDefault="000F159E" w:rsidP="000F159E">
      <w:r>
        <w:t>Firstly, the most prominent are those that produce reminders opposed to those that take existing or planned reminders and intercept and process them in some way before actually presenting them to the user.</w:t>
      </w:r>
    </w:p>
    <w:p w14:paraId="19F1D508" w14:textId="15CC566F" w:rsidR="000F159E" w:rsidRDefault="000F159E" w:rsidP="000F159E">
      <w:r>
        <w:t>Secondly, there is a number of concepts which require a specific set-up of hardware opposed to more general, theoretic or software based concepts. These concepts are quite apt and able for those scenarios, but quickly fall short when applied to other scenarios or when generalizing the solution.</w:t>
      </w:r>
    </w:p>
    <w:p w14:paraId="65031265" w14:textId="07D511D0" w:rsidR="00F944DD" w:rsidRDefault="00F944DD" w:rsidP="00F944DD">
      <w:r>
        <w:t xml:space="preserve">The majority of the concepts use (or can use) information about the user or their environment to some extent. Frequently, aside from time, other variables such as location, activity or even weather are used as triggers or conditions for reminders. However, most of these solutions use this information at design time. There are only a few which take it further and use machine learning or other methods in order to create a dynamic system and, for example, predict the subsequent activity and use this information to improve the reminder system. </w:t>
      </w:r>
      <w:r w:rsidR="00445670">
        <w:t xml:space="preserve">While not mentioned in this section, Timeful </w:t>
      </w:r>
      <w:r w:rsidR="00445670">
        <w:fldChar w:fldCharType="begin"/>
      </w:r>
      <w:r w:rsidR="00445670">
        <w:instrText xml:space="preserve"> ADDIN ZOTERO_ITEM CSL_CITATION {"citationID":"7puIpnXZ","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00445670">
        <w:fldChar w:fldCharType="separate"/>
      </w:r>
      <w:r w:rsidR="00445670">
        <w:rPr>
          <w:noProof/>
        </w:rPr>
        <w:t>[14]</w:t>
      </w:r>
      <w:r w:rsidR="00445670">
        <w:fldChar w:fldCharType="end"/>
      </w:r>
      <w:r w:rsidR="00445670">
        <w:t xml:space="preserve"> would have been an example of this, actually incorporating a self-learning algorithm. However, this application is no longer published and thus cannot be analyzed.</w:t>
      </w:r>
    </w:p>
    <w:p w14:paraId="6FFBBA0D" w14:textId="2522CC6C" w:rsidR="00F944DD" w:rsidRDefault="00F944DD" w:rsidP="00F944DD">
      <w:r>
        <w:t>Lastly, user values are not something generally linked to timing smart reminders. To less or more extent, however, they are being used at design time to shape the model.</w:t>
      </w:r>
    </w:p>
    <w:p w14:paraId="7C6EF15F" w14:textId="44725CB2" w:rsidR="001557AC" w:rsidRDefault="00F944DD" w:rsidP="001557AC">
      <w:r>
        <w:t xml:space="preserve">So, what is useful? There is no existing implementation that can immediately be extended with user values. </w:t>
      </w:r>
      <w:r w:rsidR="00AB5E2D">
        <w:t>So in order to arrive at a half-decent concept, rather than extending an existing smart-</w:t>
      </w:r>
      <w:r w:rsidR="00AB5E2D">
        <w:lastRenderedPageBreak/>
        <w:t xml:space="preserve">notification system, it will have to be designed from scratch. </w:t>
      </w:r>
      <w:r>
        <w:t xml:space="preserve">However, there are several implementations that contain interesting ideas that can be combined. Most notably </w:t>
      </w:r>
      <w:r>
        <w:fldChar w:fldCharType="begin"/>
      </w:r>
      <w:r w:rsidR="00D4693C">
        <w:instrText xml:space="preserve"> ADDIN ZOTERO_ITEM CSL_CITATION {"citationID":"IAgr1c0R","properties":{"formattedCitation":"[4], [9], [24], [28], [30], [32], [44]","plainCitation":"[4], [9], [24], [28], [30], [32], [44]","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sidR="00D4693C">
        <w:rPr>
          <w:noProof/>
        </w:rPr>
        <w:t>[4], [9], [24], [28], [30], [32], [44]</w:t>
      </w:r>
      <w:r>
        <w:fldChar w:fldCharType="end"/>
      </w:r>
      <w:r>
        <w:t>.</w:t>
      </w:r>
      <w:r w:rsidR="007C6424">
        <w:t xml:space="preserve"> Why these? Of all papers, these show most promise for actual reproducibility and concepts which can be combined.</w:t>
      </w:r>
      <w:r w:rsidR="005642AF">
        <w:t xml:space="preserve"> </w:t>
      </w:r>
    </w:p>
    <w:p w14:paraId="04A1E987" w14:textId="20FE42C9" w:rsidR="00AC161B" w:rsidRDefault="00AC161B" w:rsidP="00AC161B">
      <w:pPr>
        <w:pStyle w:val="Kop2"/>
      </w:pPr>
      <w:bookmarkStart w:id="21" w:name="_Toc530673730"/>
      <w:r>
        <w:t xml:space="preserve">User </w:t>
      </w:r>
      <w:r w:rsidR="00984AEC">
        <w:t>values</w:t>
      </w:r>
      <w:bookmarkEnd w:id="21"/>
    </w:p>
    <w:p w14:paraId="367BDAAA" w14:textId="3EC699D1" w:rsidR="004C01C7" w:rsidRDefault="00C3366C" w:rsidP="00C3366C">
      <w:r>
        <w:t xml:space="preserve">The most important aspect is the actual analysis of the appropriate notification moment. A wonderful starting point from within this research group is that of Tielman et al. </w:t>
      </w:r>
      <w:r>
        <w:fldChar w:fldCharType="begin"/>
      </w:r>
      <w:r>
        <w:instrText xml:space="preserve"> ADDIN ZOTERO_ITEM CSL_CITATION {"citationID":"iXAXvgo6","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44]</w:t>
      </w:r>
      <w:r>
        <w:fldChar w:fldCharType="end"/>
      </w:r>
      <w:r>
        <w:t>. Combining their ideas of action hierarchies</w:t>
      </w:r>
      <w:r w:rsidR="004C01C7">
        <w:t xml:space="preserve"> </w:t>
      </w:r>
      <w:r>
        <w:t xml:space="preserve">and possibly that of temporal analysis </w:t>
      </w:r>
      <w:r>
        <w:fldChar w:fldCharType="begin"/>
      </w:r>
      <w:r>
        <w:instrText xml:space="preserve"> ADDIN ZOTERO_ITEM CSL_CITATION {"citationID":"ZF4EpS6Z","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could lead to very interesting results. Using these concepts to assign value gains and losses to activities allows for quantifying</w:t>
      </w:r>
      <w:r w:rsidR="004C01C7">
        <w:t xml:space="preserve"> said activities and subject them to further statistical analysis.</w:t>
      </w:r>
      <w:r>
        <w:t xml:space="preserve">  </w:t>
      </w:r>
    </w:p>
    <w:p w14:paraId="34E4CB64" w14:textId="5463CE55" w:rsidR="00C3366C" w:rsidRDefault="004C01C7" w:rsidP="00C3366C">
      <w:r>
        <w:t xml:space="preserve">If simple identification of one activity which is linked to a goal is not sufficient, usage of the concepts in </w:t>
      </w:r>
      <w:r>
        <w:fldChar w:fldCharType="begin"/>
      </w:r>
      <w:r>
        <w:instrText xml:space="preserve"> ADDIN ZOTERO_ITEM CSL_CITATION {"citationID":"zfqOg19N","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will allow to identify the necessary activities. This activity or these activities indicate the ultimate deadline before which the reminder should have been presented </w:t>
      </w:r>
      <w:r w:rsidR="00C3366C">
        <w:t xml:space="preserve">(i.e. before it’s too late). </w:t>
      </w:r>
    </w:p>
    <w:p w14:paraId="13EF6CCC" w14:textId="4067B7A4" w:rsidR="004C01C7" w:rsidRDefault="004C01C7" w:rsidP="00C3366C">
      <w:r>
        <w:t xml:space="preserve">Whether or not all or some of the above ideas are used, it is clearly visible that usage of activity information is crucial for prediction and finding useful moments of reminding. Even when exact activity information is not present, the </w:t>
      </w:r>
      <w:r w:rsidR="00D34535">
        <w:t>time series of events (even when not activities) is what makes it so interesting and useful for statistical analysis. Especially opposed to other (environmental) variables.</w:t>
      </w:r>
    </w:p>
    <w:p w14:paraId="65FCF0BB" w14:textId="6372754F" w:rsidR="00E26166" w:rsidRDefault="00E26166" w:rsidP="00E26166">
      <w:pPr>
        <w:pStyle w:val="Kop2"/>
      </w:pPr>
      <w:bookmarkStart w:id="22" w:name="_Toc530673731"/>
      <w:r>
        <w:t>Data acquisition</w:t>
      </w:r>
      <w:bookmarkEnd w:id="22"/>
    </w:p>
    <w:p w14:paraId="390B3848" w14:textId="34E1064B" w:rsidR="00E26166" w:rsidRDefault="00E26166" w:rsidP="00E26166">
      <w:r>
        <w:t xml:space="preserve">As mentioned previously in section </w:t>
      </w:r>
      <w:r>
        <w:fldChar w:fldCharType="begin"/>
      </w:r>
      <w:r>
        <w:instrText xml:space="preserve"> REF _Ref530536840 \r \h </w:instrText>
      </w:r>
      <w:r>
        <w:fldChar w:fldCharType="separate"/>
      </w:r>
      <w:r>
        <w:t>3.1</w:t>
      </w:r>
      <w:r>
        <w:fldChar w:fldCharType="end"/>
      </w:r>
      <w:r w:rsidR="00FB3148">
        <w:t xml:space="preserve"> no focus is put upon actual activity recognition. As such, this data should be gathered either from existing datasets, from services which provide streaming data, or from existing implementations which use a middleware on top of sensor data to output activity information.</w:t>
      </w:r>
    </w:p>
    <w:p w14:paraId="67A9F520" w14:textId="7E2DAAE2" w:rsidR="00225D94" w:rsidRDefault="00225D94" w:rsidP="00225D94">
      <w:r>
        <w:t xml:space="preserve">When using raw sensor data, any form of middleware is required before ADL data can be obtained. The first solution is writing such a middleware from scratch. This is the most labor intense solution. However, if the other middleware are not easily implementable or require extensive rewrites, starting from scratch may actually require less work. In </w:t>
      </w:r>
      <w:r>
        <w:fldChar w:fldCharType="begin"/>
      </w:r>
      <w:r>
        <w:instrText xml:space="preserve"> ADDIN ZOTERO_ITEM CSL_CITATION {"citationID":"ODEXObPo","properties":{"formattedCitation":"[4]","plainCitation":"[4]","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4]</w:t>
      </w:r>
      <w:r>
        <w:fldChar w:fldCharType="end"/>
      </w:r>
      <w:r>
        <w:t xml:space="preserve">, they did just that; they designed their own middleware. However, it cannot be used since it remains exactly that, a design. In </w:t>
      </w:r>
      <w:r>
        <w:fldChar w:fldCharType="begin"/>
      </w:r>
      <w:r>
        <w:instrText xml:space="preserve"> ADDIN ZOTERO_ITEM CSL_CITATION {"citationID":"VjZjm80z","properties":{"formattedCitation":"[24]","plainCitation":"[24]","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4]</w:t>
      </w:r>
      <w:r>
        <w:fldChar w:fldCharType="end"/>
      </w:r>
      <w:r>
        <w:t xml:space="preserve">, however, they used an existing middleware </w:t>
      </w:r>
      <w:r>
        <w:fldChar w:fldCharType="begin"/>
      </w:r>
      <w:r>
        <w:instrText xml:space="preserve"> ADDIN ZOTERO_ITEM CSL_CITATION {"citationID":"P9Iii3Kq","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In combination with a context toolkit </w:t>
      </w:r>
      <w:r>
        <w:fldChar w:fldCharType="begin"/>
      </w:r>
      <w:r>
        <w:instrText xml:space="preserve"> ADDIN ZOTERO_ITEM CSL_CITATION {"citationID":"fPRcPQVR","properties":{"formattedCitation":"[45]","plainCitation":"[45]","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Pr>
          <w:noProof/>
        </w:rPr>
        <w:t>[45]</w:t>
      </w:r>
      <w:r>
        <w:fldChar w:fldCharType="end"/>
      </w:r>
      <w:r>
        <w:t xml:space="preserve">, also used in CybreMinder </w:t>
      </w:r>
      <w:r>
        <w:fldChar w:fldCharType="begin"/>
      </w:r>
      <w:r>
        <w:instrText xml:space="preserve"> ADDIN ZOTERO_ITEM CSL_CITATION {"citationID":"coMbV6Qy","properties":{"formattedCitation":"[41]","plainCitation":"[41]","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Pr>
          <w:noProof/>
        </w:rPr>
        <w:t>[41]</w:t>
      </w:r>
      <w:r>
        <w:fldChar w:fldCharType="end"/>
      </w:r>
      <w:r>
        <w:t xml:space="preserve">. The CASanDRA framework </w:t>
      </w:r>
      <w:r>
        <w:fldChar w:fldCharType="begin"/>
      </w:r>
      <w:r>
        <w:instrText xml:space="preserve"> ADDIN ZOTERO_ITEM CSL_CITATION {"citationID":"OpDZ7wWD","properties":{"formattedCitation":"[38]","plainCitation":"[38]","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38]</w:t>
      </w:r>
      <w:r>
        <w:fldChar w:fldCharType="end"/>
      </w:r>
      <w:r>
        <w:t xml:space="preserve">, however shows great promise since it’s actively used, albeit mostly within its own research group. However, up until the moment of writing this report, it has shown impossible to retrieve its implementation, </w:t>
      </w:r>
      <w:r>
        <w:lastRenderedPageBreak/>
        <w:t>even after contacting the authors of the original paper and those of papers which used/referenced it.</w:t>
      </w:r>
    </w:p>
    <w:p w14:paraId="396493CB" w14:textId="7DDB68C9" w:rsidR="00E26166" w:rsidRDefault="00225D94" w:rsidP="00E26166">
      <w:r>
        <w:t xml:space="preserve">Rather than using raw sensor data, more labeled data streams may be used. </w:t>
      </w:r>
      <w:r w:rsidR="00E26166">
        <w:t xml:space="preserve">Thank to close ties with the company behind Olisto </w:t>
      </w:r>
      <w:r w:rsidR="00E26166">
        <w:fldChar w:fldCharType="begin"/>
      </w:r>
      <w:r w:rsidR="00E26166">
        <w:instrText xml:space="preserve"> ADDIN ZOTERO_ITEM CSL_CITATION {"citationID":"cyO2Vm7o","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E26166">
        <w:fldChar w:fldCharType="separate"/>
      </w:r>
      <w:r w:rsidR="00E26166">
        <w:rPr>
          <w:noProof/>
        </w:rPr>
        <w:t>[9]</w:t>
      </w:r>
      <w:r w:rsidR="00E26166">
        <w:fldChar w:fldCharType="end"/>
      </w:r>
      <w:r w:rsidR="00E26166">
        <w:t>, access is granted to all services and code behind. As such, a simple middleware can easily be built and integrated into their existing infrastructure. Using their information provides direct insight into events (such as device alarms) and states of devices (such as door open or closed) and services (such as weather). This is already an up and running platform, so lots of data is readily available.</w:t>
      </w:r>
    </w:p>
    <w:p w14:paraId="1C8AC04A" w14:textId="6FED0904" w:rsidR="003D0DA4" w:rsidRDefault="00E26166" w:rsidP="00E26166">
      <w:r>
        <w:t>Aside from gathering and analyzing data ourselves,</w:t>
      </w:r>
      <w:r w:rsidR="00225D94">
        <w:t xml:space="preserve"> the easiest but least extendible option is to use one of the </w:t>
      </w:r>
      <w:r>
        <w:t>numerous existing data sets</w:t>
      </w:r>
      <w:r w:rsidR="003D0DA4">
        <w:t xml:space="preserve"> scattered over the internet. A select number of these directly provide the desired ADL information</w:t>
      </w:r>
      <w:r>
        <w:t xml:space="preserve">. </w:t>
      </w:r>
    </w:p>
    <w:p w14:paraId="5C89004A" w14:textId="4BBA5AF2" w:rsidR="003D0DA4" w:rsidRDefault="003D0DA4" w:rsidP="00E26166">
      <w:r>
        <w:t>I</w:t>
      </w:r>
      <w:r w:rsidR="00E26166">
        <w:t xml:space="preserve">n </w:t>
      </w:r>
      <w:r w:rsidR="00E26166">
        <w:fldChar w:fldCharType="begin"/>
      </w:r>
      <w:r w:rsidR="00E26166">
        <w:instrText xml:space="preserve"> ADDIN ZOTERO_ITEM CSL_CITATION {"citationID":"pzQhRPQf","properties":{"formattedCitation":"[42]","plainCitation":"[4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sidR="00E26166">
        <w:fldChar w:fldCharType="separate"/>
      </w:r>
      <w:r w:rsidR="00E26166">
        <w:rPr>
          <w:noProof/>
        </w:rPr>
        <w:t>[42]</w:t>
      </w:r>
      <w:r w:rsidR="00E26166">
        <w:fldChar w:fldCharType="end"/>
      </w:r>
      <w:r w:rsidR="00E26166">
        <w:t xml:space="preserve">, dataset </w:t>
      </w:r>
      <w:r>
        <w:fldChar w:fldCharType="begin"/>
      </w:r>
      <w:r>
        <w:instrText xml:space="preserve"> ADDIN ZOTERO_ITEM CSL_CITATION {"citationID":"sgyN1y6i","properties":{"formattedCitation":"[46]","plainCitation":"[46]","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Pr>
          <w:rFonts w:ascii="Cambria Math" w:hAnsi="Cambria Math" w:cs="Cambria Math"/>
        </w:rPr>
        <w:instrText>ﬀ</w:instrText>
      </w:r>
      <w:r>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Pr>
          <w:noProof/>
        </w:rPr>
        <w:t>[46]</w:t>
      </w:r>
      <w:r>
        <w:fldChar w:fldCharType="end"/>
      </w:r>
      <w:r>
        <w:t xml:space="preserve"> </w:t>
      </w:r>
      <w:r w:rsidR="00E26166">
        <w:t xml:space="preserve">was used, but synthetically enhanced to add several properties such as the user activity other than call information and mobile phone usage. </w:t>
      </w:r>
      <w:r>
        <w:t>As such, it is less interesting in its available, original form.</w:t>
      </w:r>
    </w:p>
    <w:p w14:paraId="28FEBA49" w14:textId="4C2071F0" w:rsidR="00225D94" w:rsidRPr="00E26166" w:rsidRDefault="003730C1" w:rsidP="00E26166">
      <w:r>
        <w:t xml:space="preserve">Three other datasets have been found and are readily available. These, and similar, datasets can be used both for design and for testing. </w:t>
      </w:r>
      <w:r w:rsidR="003D0DA4">
        <w:fldChar w:fldCharType="begin"/>
      </w:r>
      <w:r w:rsidR="003D0DA4">
        <w:instrText xml:space="preserve"> ADDIN ZOTERO_ITEM CSL_CITATION {"citationID":"MTsAPwEj","properties":{"formattedCitation":"[47]","plainCitation":"[47]","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3D0DA4">
        <w:fldChar w:fldCharType="separate"/>
      </w:r>
      <w:r w:rsidR="003D0DA4">
        <w:rPr>
          <w:noProof/>
        </w:rPr>
        <w:t>[47]</w:t>
      </w:r>
      <w:r w:rsidR="003D0DA4">
        <w:fldChar w:fldCharType="end"/>
      </w:r>
      <w:r>
        <w:t>,</w:t>
      </w:r>
      <w:r w:rsidR="003D0DA4">
        <w:t xml:space="preserve"> </w:t>
      </w:r>
      <w:r w:rsidR="003D0DA4">
        <w:fldChar w:fldCharType="begin"/>
      </w:r>
      <w:r w:rsidR="003D0DA4">
        <w:instrText xml:space="preserve"> ADDIN ZOTERO_ITEM CSL_CITATION {"citationID":"7qyGWqUr","properties":{"formattedCitation":"[48]","plainCitation":"[48]","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3D0DA4">
        <w:fldChar w:fldCharType="separate"/>
      </w:r>
      <w:r w:rsidR="003D0DA4">
        <w:rPr>
          <w:noProof/>
        </w:rPr>
        <w:t>[48]</w:t>
      </w:r>
      <w:r w:rsidR="003D0DA4">
        <w:fldChar w:fldCharType="end"/>
      </w:r>
      <w:r>
        <w:t xml:space="preserve"> and </w:t>
      </w:r>
      <w:r>
        <w:fldChar w:fldCharType="begin"/>
      </w:r>
      <w:r>
        <w:instrText xml:space="preserve"> ADDIN ZOTERO_ITEM CSL_CITATION {"citationID":"WEZrScHf","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rsidR="003D0DA4">
        <w:t xml:space="preserve"> </w:t>
      </w:r>
      <w:r>
        <w:t>all</w:t>
      </w:r>
      <w:r w:rsidR="003D0DA4">
        <w:t xml:space="preserve"> have </w:t>
      </w:r>
      <w:r w:rsidR="00E26166">
        <w:t>a limited but clear number of activities which are recognized and as such more readily usable.</w:t>
      </w:r>
      <w:r>
        <w:t xml:space="preserve"> Their differences lie in the number of test subjects and the number of unique activities recorded. C</w:t>
      </w:r>
      <w:r w:rsidR="003D0DA4">
        <w:t xml:space="preserve">ombining data sets is, initially, not a good idea since </w:t>
      </w:r>
      <w:r>
        <w:t>data points may have different, and thus conflicting, labels.</w:t>
      </w:r>
      <w:r w:rsidR="00E26166">
        <w:t xml:space="preserve"> </w:t>
      </w:r>
      <w:r>
        <w:t>Since t</w:t>
      </w:r>
      <w:r w:rsidR="00E26166">
        <w:t>he range of activities recorded in these datasets</w:t>
      </w:r>
      <w:r>
        <w:t xml:space="preserve"> </w:t>
      </w:r>
      <w:r w:rsidR="00E26166">
        <w:t>limits the applicable scenarios</w:t>
      </w:r>
      <w:r>
        <w:t xml:space="preserve"> that can be tested, the most comprehensive data set, </w:t>
      </w:r>
      <w:r>
        <w:fldChar w:fldCharType="begin"/>
      </w:r>
      <w:r>
        <w:instrText xml:space="preserve"> ADDIN ZOTERO_ITEM CSL_CITATION {"citationID":"qE7bRhtX","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xml:space="preserve"> is chosen</w:t>
      </w:r>
      <w:r w:rsidR="00E26166">
        <w:t>.</w:t>
      </w:r>
    </w:p>
    <w:p w14:paraId="1AD681A1" w14:textId="3021B701" w:rsidR="00F944DD" w:rsidRDefault="00A149C9" w:rsidP="00A149C9">
      <w:pPr>
        <w:pStyle w:val="Kop2"/>
      </w:pPr>
      <w:bookmarkStart w:id="23" w:name="_Toc530673732"/>
      <w:r>
        <w:t>Conclusions</w:t>
      </w:r>
      <w:bookmarkEnd w:id="23"/>
    </w:p>
    <w:p w14:paraId="1561F4D0" w14:textId="33BFC1E4" w:rsidR="004C01C7" w:rsidRDefault="00D43A76" w:rsidP="004C01C7">
      <w:r>
        <w:t xml:space="preserve">Reflecting on the aforementioned concepts and ideas, we can settle on a few aspects. Firstly, any implementation will have to be built from scratch. </w:t>
      </w:r>
      <w:r w:rsidR="000F70AB">
        <w:t xml:space="preserve">Existing implementations are either insufficient or are missing a clear method to reproduce the results. </w:t>
      </w:r>
      <w:r>
        <w:t>T</w:t>
      </w:r>
      <w:r w:rsidR="004C01C7">
        <w:t>he authors of the different papers have been contacted for their actual implementations (i.e. the code)</w:t>
      </w:r>
      <w:r>
        <w:t xml:space="preserve"> and have not replied</w:t>
      </w:r>
      <w:r w:rsidR="004C01C7">
        <w:t xml:space="preserve">, but with or without </w:t>
      </w:r>
      <w:r>
        <w:t>them</w:t>
      </w:r>
      <w:r w:rsidR="004C01C7">
        <w:t xml:space="preserve">, an implementation should be feasible. </w:t>
      </w:r>
    </w:p>
    <w:p w14:paraId="6AE1B650" w14:textId="3A9B83D8" w:rsidR="00AA2D2D" w:rsidRDefault="00004682" w:rsidP="004C01C7">
      <w:r>
        <w:t xml:space="preserve">As mentioned previously </w:t>
      </w:r>
      <w:r w:rsidR="00902BEC">
        <w:t xml:space="preserve">section </w:t>
      </w:r>
      <w:r w:rsidR="00902BEC">
        <w:fldChar w:fldCharType="begin"/>
      </w:r>
      <w:r w:rsidR="00902BEC">
        <w:instrText xml:space="preserve"> REF _Ref530536840 \r \h </w:instrText>
      </w:r>
      <w:r w:rsidR="00902BEC">
        <w:fldChar w:fldCharType="separate"/>
      </w:r>
      <w:r w:rsidR="00902BEC">
        <w:t>3.1</w:t>
      </w:r>
      <w:r w:rsidR="00902BEC">
        <w:fldChar w:fldCharType="end"/>
      </w:r>
      <w:r w:rsidR="00902BEC">
        <w:t xml:space="preserve">, the assumption is made that a suitable </w:t>
      </w:r>
      <w:r w:rsidR="000F70AB">
        <w:t>data source</w:t>
      </w:r>
      <w:r w:rsidR="00902BEC">
        <w:t xml:space="preserve"> is used. </w:t>
      </w:r>
      <w:r w:rsidR="000F70AB">
        <w:t xml:space="preserve">Since no feasible middleware for activity recognition exist, a choice is made for an existing dataset. </w:t>
      </w:r>
      <w:r w:rsidR="00D21DF5">
        <w:t>Ergo</w:t>
      </w:r>
      <w:r w:rsidR="00902BEC">
        <w:t xml:space="preserve">, there is no direct need for any middleware. A middleware for future </w:t>
      </w:r>
      <w:r w:rsidR="008232E5">
        <w:t xml:space="preserve">connection to any </w:t>
      </w:r>
      <w:r w:rsidR="00D21DF5">
        <w:t>other services that provide streams of data is optional and requires a manual implementation. However, due to close ties with Olisto, an simple middleware may be desired.</w:t>
      </w:r>
    </w:p>
    <w:p w14:paraId="64F38895" w14:textId="059E843B" w:rsidR="001557AC" w:rsidRDefault="005642AF" w:rsidP="004C01C7">
      <w:r>
        <w:lastRenderedPageBreak/>
        <w:t xml:space="preserve">The existing concepts and implementations as discussed </w:t>
      </w:r>
      <w:r w:rsidR="00AB5E2D">
        <w:t xml:space="preserve">do not provide any prêt-à-porter solution which can be extended to incorporate user values. Instead, a concept should be designed that </w:t>
      </w:r>
      <w:r w:rsidR="001557AC">
        <w:t>builds on the fundamentals of other concepts. Specifically, this means combining these previously mentioned concepts such as activity prediction, linking values to actions and goal reasoning. This</w:t>
      </w:r>
      <w:r w:rsidR="001A49C9">
        <w:t xml:space="preserve"> actual concept will be</w:t>
      </w:r>
      <w:r w:rsidR="00052A1A">
        <w:t xml:space="preserve"> explained in the next chapter and will be</w:t>
      </w:r>
      <w:r w:rsidR="001A49C9">
        <w:t xml:space="preserve"> based on several papers</w:t>
      </w:r>
      <w:r w:rsidR="00052A1A">
        <w:t>. It will combine several concepts into one model which consecutively can be extended with user values as initially planned.</w:t>
      </w:r>
    </w:p>
    <w:p w14:paraId="2D438C19" w14:textId="13E9D6B4" w:rsidR="0059132C" w:rsidRPr="0059132C" w:rsidRDefault="0059132C" w:rsidP="004C01C7">
      <w:pPr>
        <w:rPr>
          <w:b/>
        </w:rPr>
      </w:pPr>
      <w:r>
        <w:rPr>
          <w:b/>
        </w:rPr>
        <w:t>Possibly rephrase to answer research questions</w:t>
      </w:r>
    </w:p>
    <w:p w14:paraId="0E6F97FF" w14:textId="77777777" w:rsidR="001557AC" w:rsidRDefault="001557AC">
      <w:pPr>
        <w:jc w:val="left"/>
      </w:pPr>
      <w:r>
        <w:br w:type="page"/>
      </w:r>
    </w:p>
    <w:p w14:paraId="6E07B464" w14:textId="313383A8" w:rsidR="009D4051" w:rsidRDefault="009D4051" w:rsidP="009D4051">
      <w:pPr>
        <w:pStyle w:val="Kop1"/>
      </w:pPr>
      <w:r w:rsidRPr="001A49C9">
        <w:lastRenderedPageBreak/>
        <w:br/>
      </w:r>
      <w:bookmarkStart w:id="24" w:name="_Toc530673733"/>
      <w:r>
        <w:t>Concept design</w:t>
      </w:r>
      <w:bookmarkEnd w:id="24"/>
    </w:p>
    <w:p w14:paraId="204E87B2" w14:textId="44E7D359" w:rsidR="00052A1A" w:rsidRPr="00052A1A" w:rsidRDefault="00052A1A" w:rsidP="00052A1A">
      <w:pPr>
        <w:pStyle w:val="Kop2"/>
      </w:pPr>
      <w:bookmarkStart w:id="25" w:name="_Toc530673734"/>
      <w:r>
        <w:t xml:space="preserve">High-level </w:t>
      </w:r>
      <w:r w:rsidR="003C2E42">
        <w:t>overview</w:t>
      </w:r>
      <w:bookmarkEnd w:id="25"/>
    </w:p>
    <w:p w14:paraId="4A485975" w14:textId="77777777" w:rsidR="003256E6" w:rsidRDefault="009D4051" w:rsidP="009D4051">
      <w:r>
        <w:t xml:space="preserve">The initial design is </w:t>
      </w:r>
      <w:r w:rsidR="00052A1A">
        <w:t xml:space="preserve">primarily </w:t>
      </w:r>
      <w:r>
        <w:t xml:space="preserve">based on combining the ideas of two papers, </w:t>
      </w:r>
      <w:r>
        <w:fldChar w:fldCharType="begin"/>
      </w:r>
      <w:r w:rsidR="00D4693C">
        <w:instrText xml:space="preserve"> ADDIN ZOTERO_ITEM CSL_CITATION {"citationID":"GHZs0ZY3","properties":{"formattedCitation":"[30], [44]","plainCitation":"[30], [44]","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D4693C">
        <w:rPr>
          <w:noProof/>
        </w:rPr>
        <w:t>[30], [44]</w:t>
      </w:r>
      <w:r>
        <w:fldChar w:fldCharType="end"/>
      </w:r>
      <w:r>
        <w:t xml:space="preserve">. </w:t>
      </w:r>
      <w:r w:rsidR="00052A1A">
        <w:t xml:space="preserve">In basis, the former paper discusses a method of analyzing data of a user’s ADL and generating a predictive model through a combination two machine learning algorithms: clustering and </w:t>
      </w:r>
      <w:r w:rsidR="003256E6">
        <w:t>association rule learning</w:t>
      </w:r>
      <w:r w:rsidR="00052A1A">
        <w:t xml:space="preserve">. The latter paper focuses on values and how they link </w:t>
      </w:r>
      <w:r w:rsidR="00BA599F">
        <w:t xml:space="preserve">to actions. </w:t>
      </w:r>
    </w:p>
    <w:p w14:paraId="18F0B6A3" w14:textId="182F4A89" w:rsidR="003256E6" w:rsidRDefault="003256E6" w:rsidP="00F56D48">
      <w:pPr>
        <w:pStyle w:val="Lijstalinea"/>
        <w:numPr>
          <w:ilvl w:val="0"/>
          <w:numId w:val="31"/>
        </w:numPr>
        <w:ind w:left="426" w:hanging="426"/>
      </w:pPr>
      <w:r>
        <w:rPr>
          <w:noProof/>
          <w:lang w:val="nl-NL"/>
        </w:rPr>
        <mc:AlternateContent>
          <mc:Choice Requires="wpg">
            <w:drawing>
              <wp:anchor distT="0" distB="0" distL="114300" distR="114300" simplePos="0" relativeHeight="251657216" behindDoc="0" locked="0" layoutInCell="1" allowOverlap="1" wp14:anchorId="0726DCD7" wp14:editId="618174F1">
                <wp:simplePos x="0" y="0"/>
                <wp:positionH relativeFrom="column">
                  <wp:posOffset>-626583</wp:posOffset>
                </wp:positionH>
                <wp:positionV relativeFrom="paragraph">
                  <wp:posOffset>110490</wp:posOffset>
                </wp:positionV>
                <wp:extent cx="3447415" cy="2860040"/>
                <wp:effectExtent l="63500" t="38100" r="57785" b="73660"/>
                <wp:wrapSquare wrapText="bothSides"/>
                <wp:docPr id="30" name="Groep 30"/>
                <wp:cNvGraphicFramePr/>
                <a:graphic xmlns:a="http://schemas.openxmlformats.org/drawingml/2006/main">
                  <a:graphicData uri="http://schemas.microsoft.com/office/word/2010/wordprocessingGroup">
                    <wpg:wgp>
                      <wpg:cNvGrpSpPr/>
                      <wpg:grpSpPr>
                        <a:xfrm>
                          <a:off x="0" y="0"/>
                          <a:ext cx="3447415" cy="286004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DA30490" w14:textId="77777777" w:rsidR="00E41B9D" w:rsidRPr="000A30D6" w:rsidRDefault="00E41B9D"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1F2E5D2" w14:textId="77777777" w:rsidR="00E41B9D" w:rsidRPr="000A30D6" w:rsidRDefault="00E41B9D" w:rsidP="00052A1A">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679D81" w14:textId="77777777" w:rsidR="00E41B9D" w:rsidRPr="000A30D6" w:rsidRDefault="00E41B9D" w:rsidP="00052A1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28122D24" w14:textId="77777777" w:rsidR="00E41B9D" w:rsidRPr="000A30D6" w:rsidRDefault="00E41B9D"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C5A784C" w14:textId="77777777" w:rsidR="00E41B9D" w:rsidRPr="000A30D6" w:rsidRDefault="00E41B9D" w:rsidP="00052A1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44D9319" w14:textId="77777777" w:rsidR="00E41B9D" w:rsidRDefault="00E41B9D"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E41B9D" w:rsidRPr="000A30D6" w:rsidRDefault="00E41B9D"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60C586" w14:textId="77777777" w:rsidR="00E41B9D" w:rsidRPr="000A30D6" w:rsidRDefault="00E41B9D" w:rsidP="00052A1A">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0726DCD7" id="Groep 30" o:spid="_x0000_s1026" style="position:absolute;left:0;text-align:left;margin-left:-49.35pt;margin-top:8.7pt;width:271.45pt;height:225.2pt;z-index:251657216"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">
                <v:roundrect id="Afgeronde rechthoek 2" o:spid="_x0000_s1027"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2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2DA30490" w14:textId="77777777" w:rsidR="00E41B9D" w:rsidRPr="000A30D6" w:rsidRDefault="00E41B9D" w:rsidP="00052A1A">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6" o:spid="_x0000_s102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61F2E5D2" w14:textId="77777777" w:rsidR="00E41B9D" w:rsidRPr="000A30D6" w:rsidRDefault="00E41B9D" w:rsidP="00052A1A">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type id="_x0000_t32" coordsize="21600,21600" o:spt="32" o:oned="t" path="m,l21600,21600e" filled="f">
                  <v:path arrowok="t" fillok="f" o:connecttype="none"/>
                  <o:lock v:ext="edit" shapetype="t"/>
                </v:shapetype>
                <v:shape id="Rechte verbindingslijn met pijl 9" o:spid="_x0000_s103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3E679D81" w14:textId="77777777" w:rsidR="00E41B9D" w:rsidRPr="000A30D6" w:rsidRDefault="00E41B9D" w:rsidP="00052A1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28122D24" w14:textId="77777777" w:rsidR="00E41B9D" w:rsidRPr="000A30D6" w:rsidRDefault="00E41B9D" w:rsidP="00052A1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13" o:spid="_x0000_s103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5C5A784C" w14:textId="77777777" w:rsidR="00E41B9D" w:rsidRPr="000A30D6" w:rsidRDefault="00E41B9D" w:rsidP="00052A1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24" o:spid="_x0000_s1037"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444D9319" w14:textId="77777777" w:rsidR="00E41B9D" w:rsidRDefault="00E41B9D" w:rsidP="00F56D48">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15C5DA9F" w14:textId="39D8915E" w:rsidR="00E41B9D" w:rsidRPr="000A30D6" w:rsidRDefault="00E41B9D" w:rsidP="00F56D48">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25" o:spid="_x0000_s103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3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6260C586" w14:textId="77777777" w:rsidR="00E41B9D" w:rsidRPr="000A30D6" w:rsidRDefault="00E41B9D" w:rsidP="00052A1A">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28" o:spid="_x0000_s104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1"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" strokecolor="#ecd078 [3209]" strokeweight="1.5pt">
                  <v:stroke startarrow="block" joinstyle="miter"/>
                </v:shape>
                <w10:wrap type="square"/>
              </v:group>
            </w:pict>
          </mc:Fallback>
        </mc:AlternateContent>
      </w:r>
      <w:r>
        <w:t xml:space="preserve">First, data </w:t>
      </w:r>
      <w:r w:rsidR="000A30D6">
        <w:t xml:space="preserve">about user activity </w:t>
      </w:r>
      <w:r>
        <w:t xml:space="preserve">is acquired either from a stream or a dataset. </w:t>
      </w:r>
    </w:p>
    <w:p w14:paraId="612DC079" w14:textId="355BF3ED" w:rsidR="003256E6" w:rsidRDefault="003256E6" w:rsidP="00F56D48">
      <w:pPr>
        <w:pStyle w:val="Lijstalinea"/>
        <w:numPr>
          <w:ilvl w:val="0"/>
          <w:numId w:val="31"/>
        </w:numPr>
        <w:ind w:left="284" w:hanging="151"/>
      </w:pPr>
      <w:r>
        <w:t>Where necessary this data is processed to gain the desired output,</w:t>
      </w:r>
    </w:p>
    <w:p w14:paraId="23A9998D" w14:textId="0D70588E" w:rsidR="003256E6" w:rsidRDefault="000A30D6" w:rsidP="00F56D48">
      <w:pPr>
        <w:pStyle w:val="Lijstalinea"/>
        <w:numPr>
          <w:ilvl w:val="0"/>
          <w:numId w:val="31"/>
        </w:numPr>
        <w:ind w:left="284" w:hanging="151"/>
      </w:pPr>
      <w:r>
        <w:t xml:space="preserve">This data is consecutively processed by the machine learning concepts from </w:t>
      </w:r>
      <w:r>
        <w:fldChar w:fldCharType="begin"/>
      </w:r>
      <w:r>
        <w:instrText xml:space="preserve"> ADDIN ZOTERO_ITEM CSL_CITATION {"citationID":"vmsmnR8V","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to predict subsequent activities.</w:t>
      </w:r>
    </w:p>
    <w:p w14:paraId="38CA8CF8" w14:textId="3EA98837" w:rsidR="000A30D6" w:rsidRDefault="000A30D6" w:rsidP="00F56D48">
      <w:pPr>
        <w:pStyle w:val="Lijstalinea"/>
        <w:numPr>
          <w:ilvl w:val="0"/>
          <w:numId w:val="31"/>
        </w:numPr>
        <w:ind w:left="284" w:hanging="151"/>
      </w:pPr>
      <w:r>
        <w:t>This last step is repeated recursively for all subsequent activities, creating a statistical tree model</w:t>
      </w:r>
    </w:p>
    <w:p w14:paraId="08DB7050" w14:textId="038D103D" w:rsidR="000A30D6" w:rsidRDefault="00F56D48" w:rsidP="00F56D48">
      <w:pPr>
        <w:pStyle w:val="Lijstalinea"/>
        <w:numPr>
          <w:ilvl w:val="0"/>
          <w:numId w:val="31"/>
        </w:numPr>
        <w:ind w:left="284" w:hanging="151"/>
      </w:pPr>
      <w:r>
        <w:t>This model is extended by the values which are coupled to the activities and then quantified.</w:t>
      </w:r>
    </w:p>
    <w:p w14:paraId="55B4B665" w14:textId="38D5C7B2" w:rsidR="00F56D48" w:rsidRDefault="00F56D48" w:rsidP="00F56D48">
      <w:pPr>
        <w:pStyle w:val="Lijstalinea"/>
        <w:numPr>
          <w:ilvl w:val="0"/>
          <w:numId w:val="31"/>
        </w:numPr>
        <w:ind w:left="284" w:hanging="151"/>
      </w:pPr>
      <w:r>
        <w:t>We now have a tree of probabilities and values which can be subject to statistical analysis.</w:t>
      </w:r>
    </w:p>
    <w:p w14:paraId="3E38100A" w14:textId="5AA63DD1" w:rsidR="00F56D48" w:rsidRDefault="00F56D48" w:rsidP="00F56D48">
      <w:pPr>
        <w:pStyle w:val="Lijstalinea"/>
        <w:numPr>
          <w:ilvl w:val="0"/>
          <w:numId w:val="31"/>
        </w:numPr>
        <w:ind w:left="284" w:hanging="151"/>
      </w:pPr>
      <w:r>
        <w:t xml:space="preserve">Of course the goal, for which the reminder is desired, has to be defined. In its simplest form this is an activity by itself. Else, the concept of goal reasoning </w:t>
      </w:r>
      <w:r>
        <w:fldChar w:fldCharType="begin"/>
      </w:r>
      <w:r>
        <w:instrText xml:space="preserve"> ADDIN ZOTERO_ITEM CSL_CITATION {"citationID":"qV0Rzd5T","properties":{"formattedCitation":"[32]","plainCitation":"[32]","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2]</w:t>
      </w:r>
      <w:r>
        <w:fldChar w:fldCharType="end"/>
      </w:r>
      <w:r>
        <w:t xml:space="preserve"> has to be considered as well.</w:t>
      </w:r>
    </w:p>
    <w:p w14:paraId="369E4FD2" w14:textId="797E59B7" w:rsidR="00F56D48" w:rsidRDefault="00F56D48" w:rsidP="00F56D48">
      <w:pPr>
        <w:pStyle w:val="Lijstalinea"/>
        <w:numPr>
          <w:ilvl w:val="0"/>
          <w:numId w:val="31"/>
        </w:numPr>
        <w:ind w:left="284" w:hanging="151"/>
      </w:pPr>
      <w:r>
        <w:t>Depending on assumptions made with regards to the goals, the model may be tweaked.</w:t>
      </w:r>
    </w:p>
    <w:p w14:paraId="4B99B59E" w14:textId="50985439" w:rsidR="00F56D48" w:rsidRDefault="00F56D48" w:rsidP="00F56D48">
      <w:pPr>
        <w:pStyle w:val="Lijstalinea"/>
        <w:numPr>
          <w:ilvl w:val="0"/>
          <w:numId w:val="31"/>
        </w:numPr>
        <w:ind w:left="284" w:hanging="151"/>
      </w:pPr>
      <w:r>
        <w:t xml:space="preserve">An expected value calculation may be done at this point in time in </w:t>
      </w:r>
      <w:r w:rsidR="00FB53A6">
        <w:t>the activity tree, resulting in an activity when the notification should ideally be generated.</w:t>
      </w:r>
    </w:p>
    <w:p w14:paraId="480A64AD" w14:textId="432B636A" w:rsidR="00FB53A6" w:rsidRDefault="00FB53A6" w:rsidP="00F56D48">
      <w:pPr>
        <w:pStyle w:val="Lijstalinea"/>
        <w:numPr>
          <w:ilvl w:val="0"/>
          <w:numId w:val="31"/>
        </w:numPr>
        <w:ind w:left="284" w:hanging="151"/>
      </w:pPr>
      <w:r>
        <w:t>If this activity is reached, the notification should be presented to the user.</w:t>
      </w:r>
    </w:p>
    <w:p w14:paraId="7291BCEF" w14:textId="2BD1B138" w:rsidR="00FB53A6" w:rsidRDefault="00FB53A6" w:rsidP="00F56D48">
      <w:pPr>
        <w:pStyle w:val="Lijstalinea"/>
        <w:numPr>
          <w:ilvl w:val="0"/>
          <w:numId w:val="31"/>
        </w:numPr>
        <w:ind w:left="284" w:hanging="151"/>
      </w:pPr>
      <w:r>
        <w:t>If a different path in the tree becomes reality, the calculations are repeated with this new starting point.</w:t>
      </w:r>
    </w:p>
    <w:p w14:paraId="3A8DDB10" w14:textId="07BB74E3" w:rsidR="00052A1A" w:rsidRPr="00FB53A6" w:rsidRDefault="00FB53A6" w:rsidP="00FB53A6">
      <w:pPr>
        <w:rPr>
          <w:b/>
        </w:rPr>
      </w:pPr>
      <w:r>
        <w:lastRenderedPageBreak/>
        <w:t xml:space="preserve">With this basic idea, the model should be able to dynamically adapt to unexpected changes in the user’s behavior. In order to understand this concept fully, first the </w:t>
      </w:r>
      <w:r w:rsidR="009D4051">
        <w:t>individual concepts are explained and consecutively the combined design</w:t>
      </w:r>
      <w:r>
        <w:t xml:space="preserve"> is revisited</w:t>
      </w:r>
      <w:r w:rsidR="009D4051">
        <w:t>.</w:t>
      </w:r>
      <w:r w:rsidR="0043574A">
        <w:t xml:space="preserve"> </w:t>
      </w:r>
      <w:r>
        <w:t>However, prior to this, some assumptions have to be done to avoid increase of the scope and to clarify some design choices.</w:t>
      </w:r>
    </w:p>
    <w:p w14:paraId="4DE7C6FC" w14:textId="0CE36117" w:rsidR="00DA6728" w:rsidRDefault="00DA6728" w:rsidP="00DA6728">
      <w:pPr>
        <w:pStyle w:val="Kop2"/>
      </w:pPr>
      <w:bookmarkStart w:id="26" w:name="_Toc530673736"/>
      <w:r>
        <w:t>Processing incoming data</w:t>
      </w:r>
      <w:bookmarkEnd w:id="26"/>
    </w:p>
    <w:p w14:paraId="0A1068AE" w14:textId="25216D94" w:rsidR="00C1353F" w:rsidRPr="00C1353F" w:rsidRDefault="00C1353F" w:rsidP="00C1353F">
      <w:r>
        <w:t>As mentioned before, rather than using raw sensor data and a subsequent middleware, a choice is made to use to use data which directly reflects the user’s ADL. For simplicity and ease of implementation, initially a dataset will be used</w:t>
      </w:r>
      <w:r w:rsidR="000302E4">
        <w:t xml:space="preserve"> but options will be kept open for a possible data stream.</w:t>
      </w:r>
    </w:p>
    <w:p w14:paraId="6AD278FE" w14:textId="0E7590A6" w:rsidR="00FB53A6" w:rsidRDefault="00FB53A6" w:rsidP="00FB53A6">
      <w:pPr>
        <w:pStyle w:val="Kop3"/>
      </w:pPr>
      <w:bookmarkStart w:id="27" w:name="_Toc530673737"/>
      <w:r>
        <w:t>Dataset</w:t>
      </w:r>
      <w:bookmarkEnd w:id="27"/>
    </w:p>
    <w:p w14:paraId="4710FA27" w14:textId="77777777" w:rsidR="00BB210F" w:rsidRDefault="000302E4" w:rsidP="000302E4">
      <w:r>
        <w:t xml:space="preserve">The dataset that will be used is one constructed by Sztyler and Carmona </w:t>
      </w:r>
      <w:r>
        <w:fldChar w:fldCharType="begin"/>
      </w:r>
      <w:r>
        <w:instrText xml:space="preserve"> ADDIN ZOTERO_ITEM CSL_CITATION {"citationID":"nYMaFOpy","properties":{"formattedCitation":"[49]","plainCitation":"[49]","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Pr>
          <w:noProof/>
        </w:rPr>
        <w:t>[49]</w:t>
      </w:r>
      <w:r>
        <w:fldChar w:fldCharType="end"/>
      </w:r>
      <w:r>
        <w:t>. It was chosen for</w:t>
      </w:r>
      <w:r w:rsidR="00BB210F">
        <w:t xml:space="preserve"> its easy file format,</w:t>
      </w:r>
      <w:r>
        <w:t xml:space="preserve"> relatively large number of different activities</w:t>
      </w:r>
      <w:r w:rsidR="00BB210F">
        <w:t xml:space="preserve">, and the face that it follows more than one person in more than one situation. </w:t>
      </w:r>
    </w:p>
    <w:p w14:paraId="4F3AE787" w14:textId="3B6A1B19" w:rsidR="000302E4" w:rsidRDefault="00BB210F" w:rsidP="000302E4">
      <w:r>
        <w:t>As described by Sztyler, “</w:t>
      </w:r>
      <w:r w:rsidRPr="00BB210F">
        <w:t xml:space="preserve">This dataset comprises event logs </w:t>
      </w:r>
      <w:r w:rsidR="00E04D55">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rsidR="00E04D55">
        <w:t>.”</w:t>
      </w:r>
    </w:p>
    <w:p w14:paraId="709E6153" w14:textId="6E2F78C4" w:rsidR="00E04D55" w:rsidRDefault="00E04D55" w:rsidP="000302E4">
      <w:r>
        <w:t>Every entry in the dataset simply describes the time of the event, which activity it corresponds to, and whether the event is the start or end of said activity. As such, we need two entries to complete an entry of a single activity.</w:t>
      </w:r>
    </w:p>
    <w:p w14:paraId="2E38F336" w14:textId="15582871" w:rsidR="00E04D55" w:rsidRDefault="00E04D55" w:rsidP="000302E4">
      <w:r>
        <w:t>The format of the dataset is that of XES (Extendable Event Stream) which is an implementation of the XML format. A typical entry</w:t>
      </w:r>
      <w:r w:rsidR="005B332C">
        <w:t xml:space="preserve"> for both events of an activity </w:t>
      </w:r>
      <w:r>
        <w:t>looks like this:</w:t>
      </w:r>
    </w:p>
    <w:p w14:paraId="09E717C5" w14:textId="77777777" w:rsidR="005B332C" w:rsidRDefault="005B332C" w:rsidP="000302E4"/>
    <w:bookmarkStart w:id="28" w:name="_MON_1604368721"/>
    <w:bookmarkEnd w:id="28"/>
    <w:p w14:paraId="1AC87A3C" w14:textId="72142547" w:rsidR="00E04D55" w:rsidRPr="000302E4" w:rsidRDefault="00F43FA5" w:rsidP="000302E4">
      <w:r>
        <w:rPr>
          <w:noProof/>
        </w:rPr>
        <w:object w:dxaOrig="9060" w:dyaOrig="2880" w14:anchorId="1BE8C14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453pt;height:2in;mso-width-percent:0;mso-height-percent:0;mso-width-percent:0;mso-height-percent:0" o:ole="">
            <v:imagedata r:id="rId9" o:title=""/>
          </v:shape>
          <o:OLEObject Type="Embed" ProgID="Word.Document.12" ShapeID="_x0000_i1025" DrawAspect="Content" ObjectID="_1608684151" r:id="rId10">
            <o:FieldCodes>\s</o:FieldCodes>
          </o:OLEObject>
        </w:object>
      </w:r>
    </w:p>
    <w:p w14:paraId="4C329A0B" w14:textId="22FF9B86" w:rsidR="005B332C" w:rsidRDefault="005B332C" w:rsidP="005B332C">
      <w:r>
        <w:t xml:space="preserve">Do note, however, that due to there being separate entries for the start and completion of an activity, it is entirely possible that a second activity may be commenced before the prior one is completed. </w:t>
      </w:r>
      <w:r w:rsidR="00C1275C">
        <w:t xml:space="preserve">Furthermore, a complete list of unique activities can be found in Appendix </w:t>
      </w:r>
      <w:r w:rsidR="00C1275C">
        <w:fldChar w:fldCharType="begin"/>
      </w:r>
      <w:r w:rsidR="00C1275C">
        <w:instrText xml:space="preserve"> REF _Ref530630346 \r \h </w:instrText>
      </w:r>
      <w:r w:rsidR="00C1275C">
        <w:fldChar w:fldCharType="separate"/>
      </w:r>
      <w:r w:rsidR="00C1275C">
        <w:t>11.1</w:t>
      </w:r>
      <w:r w:rsidR="00C1275C">
        <w:fldChar w:fldCharType="end"/>
      </w:r>
      <w:r w:rsidR="00C1275C">
        <w:t>.</w:t>
      </w:r>
    </w:p>
    <w:p w14:paraId="3818BDC1" w14:textId="4345A319" w:rsidR="00FB53A6" w:rsidRPr="00FB53A6" w:rsidRDefault="00FB53A6" w:rsidP="00FB53A6">
      <w:pPr>
        <w:pStyle w:val="Kop3"/>
      </w:pPr>
      <w:bookmarkStart w:id="29" w:name="_Toc530673738"/>
      <w:r>
        <w:t>Data</w:t>
      </w:r>
      <w:r w:rsidR="005B332C">
        <w:t xml:space="preserve"> </w:t>
      </w:r>
      <w:r>
        <w:t>stream</w:t>
      </w:r>
      <w:bookmarkEnd w:id="29"/>
    </w:p>
    <w:p w14:paraId="2F57EF3B" w14:textId="24410A1D" w:rsidR="00DA6728" w:rsidRDefault="005B332C" w:rsidP="00DA6728">
      <w:r>
        <w:t>Knowing the format of the dataset which will be used, any format of data stream may be used as long as it contains sufficient information to extract the above</w:t>
      </w:r>
      <w:r w:rsidR="00621386">
        <w:t xml:space="preserve"> properties. In order to do so, a simple middleware will have to be written specifically for the data stream.</w:t>
      </w:r>
    </w:p>
    <w:p w14:paraId="6E2DC3E3" w14:textId="1BAA51F3" w:rsidR="00621386" w:rsidRPr="00DA6728" w:rsidRDefault="00621386" w:rsidP="00DA6728">
      <w:r>
        <w:t xml:space="preserve">Furthermore, when using data streams from Olisto </w:t>
      </w:r>
      <w:r>
        <w:fldChar w:fldCharType="begin"/>
      </w:r>
      <w:r>
        <w:instrText xml:space="preserve"> ADDIN ZOTERO_ITEM CSL_CITATION {"citationID":"7r4qloMn","properties":{"formattedCitation":"[9]","plainCitation":"[9]","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9]</w:t>
      </w:r>
      <w:r>
        <w:fldChar w:fldCharType="end"/>
      </w:r>
      <w:r>
        <w:t>, very different types of events may be expected. Unlike activities such as sleeping and washing, activities would include opening and closing the refrigerator or turning off the lights. Whereas this does not directly pose a problem within the concept, it does require a different approach in terms of goal reasoning.</w:t>
      </w:r>
    </w:p>
    <w:p w14:paraId="2E9069F5" w14:textId="77777777" w:rsidR="009D4051" w:rsidRDefault="009D4051" w:rsidP="009D4051">
      <w:pPr>
        <w:pStyle w:val="Kop2"/>
      </w:pPr>
      <w:bookmarkStart w:id="30" w:name="_Toc530673739"/>
      <w:r>
        <w:t>Activity prediction</w:t>
      </w:r>
      <w:bookmarkEnd w:id="30"/>
    </w:p>
    <w:p w14:paraId="753D9878" w14:textId="44475400" w:rsidR="009D4051" w:rsidRPr="000A2502" w:rsidRDefault="009D4051" w:rsidP="009D4051">
      <w:pPr>
        <w:rPr>
          <w:b/>
        </w:rPr>
      </w:pPr>
      <w:r>
        <w:t xml:space="preserve">Activity prediction is done based on the TEREDA paper by Nazerfet et al. </w:t>
      </w:r>
      <w:r>
        <w:fldChar w:fldCharType="begin"/>
      </w:r>
      <w:r>
        <w:instrText xml:space="preserve"> ADDIN ZOTERO_ITEM CSL_CITATION {"citationID":"EKrwz14H","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0]</w:t>
      </w:r>
      <w:r>
        <w:fldChar w:fldCharType="end"/>
      </w:r>
      <w:r>
        <w:t xml:space="preserve">. It focuses on two concepts to create a model for activity prediction; </w:t>
      </w:r>
      <w:r w:rsidR="000A2502">
        <w:t xml:space="preserve">clustering and association rule learning. Clustering is done to improve the accuracy of the prediction model and eliminate possible outliers, while  </w:t>
      </w:r>
      <w:r>
        <w:t xml:space="preserve">the Expectation Maximization </w:t>
      </w:r>
      <w:r>
        <w:fldChar w:fldCharType="begin"/>
      </w:r>
      <w:r w:rsidR="003730C1">
        <w:instrText xml:space="preserve"> ADDIN ZOTERO_ITEM CSL_CITATION {"citationID":"22aQCpxV","properties":{"formattedCitation":"[50]","plainCitation":"[50]","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3730C1">
        <w:rPr>
          <w:noProof/>
        </w:rPr>
        <w:t>[50]</w:t>
      </w:r>
      <w:r>
        <w:fldChar w:fldCharType="end"/>
      </w:r>
      <w:r>
        <w:t xml:space="preserve"> and Apriori </w:t>
      </w:r>
      <w:r>
        <w:fldChar w:fldCharType="begin"/>
      </w:r>
      <w:r w:rsidR="003730C1">
        <w:instrText xml:space="preserve"> ADDIN ZOTERO_ITEM CSL_CITATION {"citationID":"IaKVujdN","properties":{"formattedCitation":"[51], [52]","plainCitation":"[51], [52]","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w:instrText>
      </w:r>
      <w:r w:rsidR="003730C1" w:rsidRPr="00120FD6">
        <w:rPr>
          <w:lang w:val="nl-NL"/>
        </w:rPr>
        <w:instrText>blisher":"Morgan Kaufman</w:instrText>
      </w:r>
      <w:r w:rsidR="003730C1" w:rsidRPr="000A2502">
        <w:instrText xml:space="preserve">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3730C1" w:rsidRPr="000A2502">
        <w:rPr>
          <w:noProof/>
        </w:rPr>
        <w:t>[51], [52]</w:t>
      </w:r>
      <w:r>
        <w:fldChar w:fldCharType="end"/>
      </w:r>
      <w:r w:rsidRPr="000A2502">
        <w:t xml:space="preserve"> algorithms.</w:t>
      </w:r>
      <w:r w:rsidR="00984AEC" w:rsidRPr="000A2502">
        <w:t xml:space="preserve"> </w:t>
      </w:r>
    </w:p>
    <w:p w14:paraId="570F23D6" w14:textId="77777777" w:rsidR="009D4051" w:rsidRDefault="009D4051" w:rsidP="009D4051">
      <w:pPr>
        <w:pStyle w:val="Kop3"/>
      </w:pPr>
      <w:bookmarkStart w:id="31" w:name="_Toc530673740"/>
      <w:r>
        <w:t>Expectation Maximization</w:t>
      </w:r>
      <w:bookmarkEnd w:id="31"/>
    </w:p>
    <w:p w14:paraId="7ADEA679" w14:textId="77777777" w:rsidR="009D4051" w:rsidRDefault="009D4051" w:rsidP="009D4051">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4AA57913" w14:textId="77777777" w:rsidR="009D4051" w:rsidRDefault="009D4051" w:rsidP="009D4051">
      <w:r>
        <w:t xml:space="preserve">Within clustering there is a division between two types: hard and soft (or fuzzy) clustering. In hard clustering, an element either belongs to a cluster or it does not. In soft clustering, on the </w:t>
      </w:r>
      <w:r>
        <w:lastRenderedPageBreak/>
        <w:t>other hand, elements can belong to multiple clusters but with different degrees of belief, or confidence. In order to statistically analyze soft clustering, mixture models can be used.</w:t>
      </w:r>
    </w:p>
    <w:p w14:paraId="4922B754" w14:textId="77777777" w:rsidR="009D4051" w:rsidRDefault="009D4051" w:rsidP="009D4051">
      <w:r>
        <w:t>Mixture models are a probabilistically sound way of analyzing soft clustering cases. With this method, each cluster is described as a generative model</w:t>
      </w:r>
      <w:r>
        <w:rPr>
          <w:rStyle w:val="Voetnootmarkering"/>
        </w:rPr>
        <w:footnoteReference w:id="2"/>
      </w:r>
      <w:r>
        <w:t xml:space="preserve">, such as a Gaussian or multinomial. However, the parameters of the model are unknown (for example the mean and covariance in the case of a Gaussian model). </w:t>
      </w:r>
    </w:p>
    <w:p w14:paraId="467AA524" w14:textId="13439487" w:rsidR="000A2502" w:rsidRDefault="009D4051" w:rsidP="009D4051">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This is done by using the Baysal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22A5C4CE" w14:textId="428A8D9A" w:rsidR="000A2502" w:rsidRPr="009C694A" w:rsidRDefault="000A2502" w:rsidP="009D4051">
      <w:r>
        <w:t xml:space="preserve">In </w:t>
      </w:r>
      <w:r>
        <w:rPr>
          <w:rFonts w:eastAsiaTheme="minorEastAsia"/>
        </w:rPr>
        <w:fldChar w:fldCharType="begin"/>
      </w:r>
      <w:r>
        <w:rPr>
          <w:rFonts w:eastAsiaTheme="minorEastAsia"/>
        </w:rPr>
        <w:instrText xml:space="preserve"> ADDIN ZOTERO_ITEM CSL_CITATION {"citationID":"JN00p3zE","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xml:space="preserve">, clustering of the activities is done by </w:t>
      </w:r>
      <w:r w:rsidR="00C1275C">
        <w:rPr>
          <w:rFonts w:eastAsiaTheme="minorEastAsia"/>
        </w:rPr>
        <w:t>starting time. Consecutively, outliers are discarded by looking at duration. These clusters are then fed into the Apriori algorithm.</w:t>
      </w:r>
    </w:p>
    <w:p w14:paraId="4DD99050" w14:textId="77777777" w:rsidR="009D4051" w:rsidRPr="009C694A" w:rsidRDefault="009D4051" w:rsidP="009D4051">
      <w:pPr>
        <w:pStyle w:val="Kop3"/>
      </w:pPr>
      <w:bookmarkStart w:id="32" w:name="_Toc530673741"/>
      <w:r>
        <w:t>Apriori algorithm</w:t>
      </w:r>
      <w:bookmarkEnd w:id="32"/>
    </w:p>
    <w:p w14:paraId="2E821C7D" w14:textId="77777777" w:rsidR="009D4051" w:rsidRDefault="009D4051" w:rsidP="009D4051">
      <w:r>
        <w:t xml:space="preserve">The Apriori algorithm is a machine learning algorithm used to find patterns in large data 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508BAF91" w14:textId="70B9EBBC" w:rsidR="009D4051" w:rsidRDefault="009D4051" w:rsidP="009D4051">
      <w:r>
        <w:t xml:space="preserve">Every transaction, or customer purchase if looking at the example of a store, is logged in a database. Consequently, a breadth-first search is done to find all items having been purchased at least 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 sets, association rules can be generated. The association rules can be described using numerous measures. Among others, there are confidence, lift and conviction </w:t>
      </w:r>
      <w:r>
        <w:fldChar w:fldCharType="begin"/>
      </w:r>
      <w:r w:rsidR="003730C1">
        <w:instrText xml:space="preserve"> ADDIN ZOTERO_ITEM CSL_CITATION {"citationID":"ejmKUFQj","properties":{"formattedCitation":"[53]","plainCitation":"[53]","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3730C1">
        <w:rPr>
          <w:noProof/>
        </w:rPr>
        <w:t>[53]</w:t>
      </w:r>
      <w:r>
        <w:fldChar w:fldCharType="end"/>
      </w:r>
      <w:r>
        <w:t xml:space="preserve">. </w:t>
      </w:r>
    </w:p>
    <w:p w14:paraId="19DB2472" w14:textId="77777777" w:rsidR="009D4051" w:rsidRDefault="009D4051" w:rsidP="009D4051">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 set, can be described as:</w:t>
      </w:r>
    </w:p>
    <w:p w14:paraId="6AAF21AA" w14:textId="5BAB6D3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FE7B9AF" w14:textId="5F9E2606" w:rsidR="00105CE4" w:rsidRPr="0044515F" w:rsidRDefault="00105CE4" w:rsidP="009D4051">
      <w:pPr>
        <w:rPr>
          <w:rFonts w:eastAsiaTheme="minorEastAsia"/>
          <w:b/>
        </w:rPr>
      </w:pPr>
      <w:r w:rsidRPr="0044515F">
        <w:rPr>
          <w:rFonts w:eastAsiaTheme="minorEastAsia"/>
          <w:b/>
        </w:rPr>
        <w:t>Alle functies moeten een nummer</w:t>
      </w:r>
    </w:p>
    <w:p w14:paraId="554811FF" w14:textId="77777777" w:rsidR="009D4051" w:rsidRDefault="009D4051" w:rsidP="009D4051">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628D4290" w14:textId="603F78B6"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6BE32F55" w14:textId="77777777" w:rsidR="009D4051" w:rsidRDefault="009D4051" w:rsidP="009D4051">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kes the popularity of itemset X into account.</w:t>
      </w:r>
    </w:p>
    <w:p w14:paraId="059BC30C" w14:textId="77777777" w:rsidR="009D4051" w:rsidRDefault="009D4051" w:rsidP="009D4051">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6DFBCAAA" w14:textId="6F9ADDE8"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7A9C5541" w14:textId="77777777" w:rsidR="009D4051" w:rsidRDefault="009D4051" w:rsidP="009D4051">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5A7F9A9E" w14:textId="77777777" w:rsidR="009D4051" w:rsidRDefault="009D4051" w:rsidP="009D4051">
      <w:pPr>
        <w:rPr>
          <w:rFonts w:eastAsiaTheme="minorEastAsia"/>
        </w:rPr>
      </w:pPr>
      <w:r>
        <w:rPr>
          <w:rFonts w:eastAsiaTheme="minorEastAsia"/>
        </w:rPr>
        <w:t>Lastly, the conviction of a rule is an indication of the frequency of an incorrect prediction. It is defined as:</w:t>
      </w:r>
    </w:p>
    <w:p w14:paraId="7B807697" w14:textId="0A5274DF" w:rsidR="00C6511D" w:rsidRPr="00C6511D" w:rsidRDefault="00E41B9D" w:rsidP="009D4051">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0FD341F8" w14:textId="77777777" w:rsidR="009D4051" w:rsidRDefault="009D4051" w:rsidP="009D4051">
      <w:pPr>
        <w:rPr>
          <w:rFonts w:eastAsiaTheme="minorEastAsia"/>
        </w:rPr>
      </w:pPr>
      <w:r>
        <w:rPr>
          <w:rFonts w:eastAsiaTheme="minorEastAsia"/>
        </w:rPr>
        <w:t>For example, a conviction value of 1.2 indicates that an incorrect prediction occurs 20% more often than if the association was simply by random chance.</w:t>
      </w:r>
    </w:p>
    <w:p w14:paraId="36967C5E" w14:textId="160F9AA1" w:rsidR="009D4051" w:rsidRPr="009F14B3" w:rsidRDefault="009D4051" w:rsidP="009D4051">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w:t>
      </w:r>
      <w:r>
        <w:rPr>
          <w:rFonts w:eastAsiaTheme="minorEastAsia"/>
        </w:rPr>
        <w:lastRenderedPageBreak/>
        <w:t xml:space="preserve">more. Note that there are more measures of interestingness than just those described above, including, but not limited to, collective strength </w:t>
      </w:r>
      <w:r>
        <w:rPr>
          <w:rFonts w:eastAsiaTheme="minorEastAsia"/>
        </w:rPr>
        <w:fldChar w:fldCharType="begin"/>
      </w:r>
      <w:r w:rsidR="003730C1">
        <w:rPr>
          <w:rFonts w:eastAsiaTheme="minorEastAsia"/>
        </w:rPr>
        <w:instrText xml:space="preserve"> ADDIN ZOTERO_ITEM CSL_CITATION {"citationID":"zAe3uxdv","properties":{"formattedCitation":"[54]","plainCitation":"[54]","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3730C1">
        <w:rPr>
          <w:rFonts w:eastAsiaTheme="minorEastAsia"/>
          <w:noProof/>
        </w:rPr>
        <w:t>[54]</w:t>
      </w:r>
      <w:r>
        <w:rPr>
          <w:rFonts w:eastAsiaTheme="minorEastAsia"/>
        </w:rPr>
        <w:fldChar w:fldCharType="end"/>
      </w:r>
      <w:r>
        <w:rPr>
          <w:rFonts w:eastAsiaTheme="minorEastAsia"/>
        </w:rPr>
        <w:t xml:space="preserve"> and leverage </w:t>
      </w:r>
      <w:r>
        <w:rPr>
          <w:rFonts w:eastAsiaTheme="minorEastAsia"/>
        </w:rPr>
        <w:fldChar w:fldCharType="begin"/>
      </w:r>
      <w:r w:rsidR="003730C1">
        <w:rPr>
          <w:rFonts w:eastAsiaTheme="minorEastAsia"/>
        </w:rPr>
        <w:instrText xml:space="preserve"> ADDIN ZOTERO_ITEM CSL_CITATION {"citationID":"RVEDwF4L","properties":{"formattedCitation":"[55]","plainCitation":"[55]","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3730C1">
        <w:rPr>
          <w:rFonts w:eastAsiaTheme="minorEastAsia"/>
          <w:noProof/>
        </w:rPr>
        <w:t>[55]</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however, none of the measures other than the confidence are used, which will as such be the starting point for this concept.</w:t>
      </w:r>
    </w:p>
    <w:p w14:paraId="462E019B" w14:textId="77777777" w:rsidR="009D4051" w:rsidRDefault="009D4051" w:rsidP="009D4051">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 set.</w:t>
      </w:r>
    </w:p>
    <w:p w14:paraId="6E0080E1" w14:textId="57126826" w:rsidR="009D4051" w:rsidRDefault="009D4051" w:rsidP="009D4051">
      <w:pPr>
        <w:rPr>
          <w:rFonts w:eastAsiaTheme="minorEastAsia"/>
        </w:rPr>
      </w:pPr>
      <w:r>
        <w:t xml:space="preserve">In </w:t>
      </w:r>
      <w:r>
        <w:rPr>
          <w:rFonts w:eastAsiaTheme="minorEastAsia"/>
        </w:rPr>
        <w:fldChar w:fldCharType="begin"/>
      </w:r>
      <w:r w:rsidR="00621386">
        <w:rPr>
          <w:rFonts w:eastAsiaTheme="minorEastAsia"/>
        </w:rPr>
        <w:instrText xml:space="preserve"> ADDIN ZOTERO_ITEM CSL_CITATION {"citationID":"O3Hjat9R","properties":{"formattedCitation":"[30]","plainCitation":"[30]","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0]</w:t>
      </w:r>
      <w:r>
        <w:rPr>
          <w:rFonts w:eastAsiaTheme="minorEastAsia"/>
        </w:rPr>
        <w:fldChar w:fldCharType="end"/>
      </w:r>
      <w:r>
        <w:rPr>
          <w:rFonts w:eastAsiaTheme="minorEastAsia"/>
        </w:rPr>
        <w:t>, the Apriori algorithm is used to analyze following activities given the cluster of the current activity, as previously found using the EM algorithm.</w:t>
      </w:r>
    </w:p>
    <w:p w14:paraId="245D3552" w14:textId="0E2DDE04" w:rsidR="009D4051" w:rsidRDefault="009D4051" w:rsidP="009D4051">
      <w:pPr>
        <w:pStyle w:val="Kop2"/>
      </w:pPr>
      <w:bookmarkStart w:id="33" w:name="_Toc530673742"/>
      <w:r>
        <w:t>Value based design</w:t>
      </w:r>
      <w:bookmarkEnd w:id="33"/>
    </w:p>
    <w:p w14:paraId="21C80433" w14:textId="77777777" w:rsidR="00956790" w:rsidRDefault="00CA5B55" w:rsidP="009D4051">
      <w:r w:rsidRPr="0059132C">
        <w:t xml:space="preserve">Rather than </w:t>
      </w:r>
      <w:r w:rsidR="0059132C" w:rsidRPr="0059132C">
        <w:t xml:space="preserve">mirroring the paper, </w:t>
      </w:r>
      <w:r w:rsidR="0059132C">
        <w:t xml:space="preserve">like done with activity prediction, </w:t>
      </w:r>
      <w:r w:rsidR="00956790">
        <w:t xml:space="preserve">reaching a value based smart-reminder systems is done by taking several concepts from </w:t>
      </w:r>
      <w:r w:rsidR="00956790">
        <w:fldChar w:fldCharType="begin"/>
      </w:r>
      <w:r w:rsidR="00956790">
        <w:instrText xml:space="preserve"> ADDIN ZOTERO_ITEM CSL_CITATION {"citationID":"46Hyz0Up","properties":{"formattedCitation":"[8]","plainCitation":"[8]","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956790">
        <w:fldChar w:fldCharType="separate"/>
      </w:r>
      <w:r w:rsidR="00956790">
        <w:rPr>
          <w:noProof/>
        </w:rPr>
        <w:t>[8]</w:t>
      </w:r>
      <w:r w:rsidR="00956790">
        <w:fldChar w:fldCharType="end"/>
      </w:r>
      <w:r w:rsidR="00956790">
        <w:t xml:space="preserve"> and </w:t>
      </w:r>
      <w:r w:rsidR="00956790">
        <w:fldChar w:fldCharType="begin"/>
      </w:r>
      <w:r w:rsidR="00956790">
        <w:instrText xml:space="preserve"> ADDIN ZOTERO_ITEM CSL_CITATION {"citationID":"LZNEMYX3","properties":{"formattedCitation":"[44]","plainCitation":"[44]","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956790">
        <w:fldChar w:fldCharType="separate"/>
      </w:r>
      <w:r w:rsidR="00956790">
        <w:rPr>
          <w:noProof/>
        </w:rPr>
        <w:t>[44]</w:t>
      </w:r>
      <w:r w:rsidR="00956790">
        <w:fldChar w:fldCharType="end"/>
      </w:r>
      <w:r w:rsidR="00956790">
        <w:t xml:space="preserve">. As explained before, In order for a system to be able to dynamically adapt to the ideas that we deem so logical as humans, the technology needs to have a notion of values. </w:t>
      </w:r>
    </w:p>
    <w:p w14:paraId="167F9AE4" w14:textId="61847173" w:rsidR="00920647" w:rsidRDefault="00956790" w:rsidP="009D4051">
      <w:r>
        <w:t xml:space="preserve">Thanks to their generalizability and stability over time, values are perfectly suitable for identifying underlying reasons for actions </w:t>
      </w:r>
      <w:r>
        <w:fldChar w:fldCharType="begin"/>
      </w:r>
      <w:r>
        <w:instrText xml:space="preserve"> ADDIN ZOTERO_ITEM CSL_CITATION {"citationID":"wcK7lhzX","properties":{"formattedCitation":"[56]","plainCitation":"[56]","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Pr>
          <w:noProof/>
        </w:rPr>
        <w:t>[56]</w:t>
      </w:r>
      <w:r>
        <w:fldChar w:fldCharType="end"/>
      </w:r>
      <w:r>
        <w:t xml:space="preserve">. </w:t>
      </w:r>
      <w:r w:rsidR="00920647">
        <w:t>Formalizing this relationship is complex and can be done in a number of different ways. The simple way used in this report follows that of Tielman 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31013892" w14:textId="2DD0C532" w:rsidR="00FF3A4D" w:rsidRDefault="00FF3A4D" w:rsidP="009D4051">
      <w:r>
        <w:t>The logical</w:t>
      </w:r>
      <w:r w:rsidR="004468D1">
        <w:t xml:space="preserve"> step would be to go ahead and assign values to all activities in the dataset for further calculation. However, this is not directly useful to the cause. Instead, let’s revisit what we are actually trying to achieve; </w:t>
      </w:r>
      <w:r w:rsidR="001F77FC">
        <w:t>providing an appropriately time reminder which increases user values.</w:t>
      </w:r>
    </w:p>
    <w:p w14:paraId="6192B5AF" w14:textId="7A16E853" w:rsidR="00956790" w:rsidRDefault="001F77FC" w:rsidP="00956790">
      <w:pPr>
        <w:pStyle w:val="Kop3"/>
      </w:pPr>
      <w:bookmarkStart w:id="34" w:name="_Toc530673743"/>
      <w:r>
        <w:t>The appropriate time</w:t>
      </w:r>
      <w:bookmarkEnd w:id="34"/>
    </w:p>
    <w:p w14:paraId="5BDBBA87" w14:textId="31C92876" w:rsidR="001F77FC" w:rsidRDefault="001F77FC" w:rsidP="001F77FC">
      <w:pPr>
        <w:rPr>
          <w:b/>
        </w:rPr>
      </w:pPr>
      <w:r>
        <w:t xml:space="preserve">The phrasing of the above question already suggests that an appropriate time for a reminder is one which causes and increase in support for user values. However, if the relationship between actions and their values have been previously quantified, these can be seen as a constant. Instead, </w:t>
      </w:r>
      <w:r>
        <w:lastRenderedPageBreak/>
        <w:t xml:space="preserve">focus should be on what effect a reminder has in reducing this value promotion, or even whether it introduces demotion of a certain value. </w:t>
      </w:r>
      <w:r w:rsidR="00117620">
        <w:rPr>
          <w:b/>
        </w:rPr>
        <w:t>Wolkje met voorbeeld</w:t>
      </w:r>
    </w:p>
    <w:p w14:paraId="5CC22A48" w14:textId="15C6BC27" w:rsidR="00117620" w:rsidRDefault="00117620" w:rsidP="001F77FC">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941DA4">
        <w:rPr>
          <w:b/>
        </w:rPr>
        <w:t>Assuming the person has to be reminded before a critical activity or point in time T, we also assume that having only a short time t between the reminder and the critical point makes the user more likely to remember</w:t>
      </w:r>
      <w:r>
        <w:t xml:space="preserve">. Similarly, being reminded a long time in advance (large t) will have little effect on the person actually remembering. </w:t>
      </w:r>
    </w:p>
    <w:p w14:paraId="042CD88C" w14:textId="71616274" w:rsidR="00117620" w:rsidRPr="00117620" w:rsidRDefault="00117620" w:rsidP="001F77FC">
      <w:r>
        <w:t xml:space="preserve">Combining these two matters, the most appropriate time is the one which shows the </w:t>
      </w:r>
      <w:r w:rsidR="0017681B">
        <w:t>larges value gain. This gain is comprised of the effect of the reminder, the quotient introduced by the time between the reminder and the critical moment, and lastly the value loss introduced by the interruption caused by the notification itself. Therefore, we do not actually need information about the activity promoted values themselves, but rather the losses invoked by the notifications and the gains invoked by the reminders. However, these are quantities which have to be taken from the user.</w:t>
      </w:r>
    </w:p>
    <w:p w14:paraId="39514E10" w14:textId="01F41BAD" w:rsidR="001F77FC" w:rsidRDefault="001F77FC" w:rsidP="001F77FC">
      <w:pPr>
        <w:pStyle w:val="Kop3"/>
      </w:pPr>
      <w:bookmarkStart w:id="35" w:name="_Toc530673744"/>
      <w:r>
        <w:t>Which values</w:t>
      </w:r>
      <w:bookmarkEnd w:id="35"/>
    </w:p>
    <w:p w14:paraId="0CD66FB4" w14:textId="0CA300D4" w:rsidR="001F77FC" w:rsidRPr="00117620" w:rsidRDefault="00117620" w:rsidP="001F77FC">
      <w:pPr>
        <w:rPr>
          <w:b/>
          <w:lang w:val="nl-NL"/>
        </w:rPr>
      </w:pPr>
      <w:bookmarkStart w:id="36" w:name="_GoBack"/>
      <w:r w:rsidRPr="00117620">
        <w:rPr>
          <w:b/>
          <w:lang w:val="nl-NL"/>
        </w:rPr>
        <w:t>Lijstje met values en waarom</w:t>
      </w:r>
      <w:r w:rsidR="0067619E">
        <w:rPr>
          <w:b/>
          <w:lang w:val="nl-NL"/>
        </w:rPr>
        <w:t xml:space="preserve"> als we hier uberhaupt iets mee doen</w:t>
      </w:r>
    </w:p>
    <w:p w14:paraId="082AFFFD" w14:textId="3D29D5F9" w:rsidR="00C1275C" w:rsidRDefault="00C1275C" w:rsidP="00C1275C">
      <w:pPr>
        <w:pStyle w:val="Kop2"/>
      </w:pPr>
      <w:bookmarkStart w:id="37" w:name="_Toc530673745"/>
      <w:bookmarkEnd w:id="36"/>
      <w:r w:rsidRPr="00956790">
        <w:t>Statistical analysis</w:t>
      </w:r>
      <w:bookmarkEnd w:id="37"/>
    </w:p>
    <w:p w14:paraId="09027DE3" w14:textId="2AF1903D" w:rsidR="001F77FC" w:rsidRDefault="00CD1444" w:rsidP="001F77FC">
      <w:r>
        <w:t>Recapping on the current status, using the clustering and prediction techniques, given any current activity we can predict a next activity</w:t>
      </w:r>
      <w:r w:rsidR="00C6511D">
        <w:t xml:space="preserve"> with a certain probability</w:t>
      </w:r>
      <w:r>
        <w:t xml:space="preserve">. This, however, only brings us one step further in time. Remember that the aim is to find an appropriate moment for a notification. For simplicity, we accept that reaching the goal is synonymous to reaching a certain activity. </w:t>
      </w:r>
      <w:r w:rsidR="0067619E">
        <w:rPr>
          <w:b/>
        </w:rPr>
        <w:t xml:space="preserve">Dit moet ook als assumption wolkje </w:t>
      </w:r>
      <w:r>
        <w:t>As such, the notification should be presented before this activity, but not too long before. The problem can as such be illustrated as:</w:t>
      </w:r>
    </w:p>
    <w:p w14:paraId="2B1BDC04" w14:textId="2295520D" w:rsidR="00CD1444" w:rsidRDefault="00CD1444" w:rsidP="00CD1444">
      <w:pPr>
        <w:pStyle w:val="Citaat"/>
      </w:pPr>
      <w:r>
        <w:t>Given a current activity A and a goal activity Z, we are looking for an activity S with the highest value, that will be reached with only a minimal number of expected steps remaining before we reach Z. So:</w:t>
      </w:r>
    </w:p>
    <w:p w14:paraId="66D45566" w14:textId="3B50B185" w:rsidR="00CD1444" w:rsidRPr="00CD1444" w:rsidRDefault="00CD1444" w:rsidP="00CD1444">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28B71D0" w14:textId="110C56BA" w:rsidR="00CD1444" w:rsidRDefault="00CD1444" w:rsidP="00CD1444">
      <w:pPr>
        <w:pStyle w:val="Citaat"/>
      </w:pPr>
      <w:r>
        <w:t>Where the aim is to find a minimal m with a maximal value for S.</w:t>
      </w:r>
    </w:p>
    <w:p w14:paraId="3F5EB3F9" w14:textId="44657E5B" w:rsidR="007D039F" w:rsidRDefault="007D039F" w:rsidP="00CD1444">
      <w:r>
        <w:lastRenderedPageBreak/>
        <w:t xml:space="preserve">Now one way would be to simply traverse the probability tree, one activity after another. However, this is a very intensive process. Assuming there are enough recorded activities, we can safely </w:t>
      </w:r>
      <w:r w:rsidRPr="00B15003">
        <w:rPr>
          <w:b/>
        </w:rPr>
        <w:t>assume</w:t>
      </w:r>
      <w:r w:rsidR="00B15003">
        <w:t xml:space="preserve"> </w:t>
      </w:r>
      <w:r w:rsidR="00B15003">
        <w:rPr>
          <w:b/>
        </w:rPr>
        <w:t>(wolkje)</w:t>
      </w:r>
      <w:r>
        <w:t xml:space="preserve"> that at one point the user reaches a similar activity to one performed before. As a result, the activities can no longer be modeled just as a tree, but also as a</w:t>
      </w:r>
      <w:r w:rsidR="00C6511D">
        <w:t xml:space="preserve"> (discrete time)</w:t>
      </w:r>
      <w:r>
        <w:t xml:space="preserve"> Markov chain where every activity is a state. The advantage of this is that there are numerous documented ways to analyze such chains. However, in order to do that, we first need to more clearly define the problem mathematically. </w:t>
      </w:r>
      <w:r w:rsidRPr="00671F31">
        <w:t>This</w:t>
      </w:r>
      <w:r w:rsidR="00671F31" w:rsidRPr="00671F31">
        <w:t xml:space="preserve"> is done by analyzing the two components that need to</w:t>
      </w:r>
      <w:r w:rsidR="00671F31">
        <w:t xml:space="preserve"> be found: the expected value of S and a corresponding expected number of steps from S to Z. </w:t>
      </w:r>
      <w:r>
        <w:t xml:space="preserve">These </w:t>
      </w:r>
      <w:r w:rsidR="00671F31">
        <w:t>two</w:t>
      </w:r>
      <w:r>
        <w:t xml:space="preserve"> steps </w:t>
      </w:r>
      <w:r w:rsidR="00DC0C67">
        <w:t>can both be calculated through the use of Markov chains.</w:t>
      </w:r>
      <w:r>
        <w:t xml:space="preserve"> </w:t>
      </w:r>
    </w:p>
    <w:p w14:paraId="728C793B" w14:textId="1D585BE1" w:rsidR="00671F31" w:rsidRDefault="00671F31" w:rsidP="00671F31">
      <w:pPr>
        <w:rPr>
          <w:b/>
          <w:lang w:val="nl-NL"/>
        </w:rPr>
      </w:pPr>
      <w:r w:rsidRPr="00CA5DD6">
        <w:rPr>
          <w:b/>
          <w:lang w:val="nl-NL"/>
        </w:rPr>
        <w:t>Ergens wolkje met uitleg wat markov chain precies is</w:t>
      </w:r>
      <w:r w:rsidR="00FC0BB0">
        <w:rPr>
          <w:b/>
          <w:lang w:val="nl-NL"/>
        </w:rPr>
        <w:t>… blabla over FSM</w:t>
      </w:r>
      <w:r w:rsidR="00ED599E">
        <w:rPr>
          <w:b/>
          <w:lang w:val="nl-NL"/>
        </w:rPr>
        <w:t>:</w:t>
      </w:r>
    </w:p>
    <w:p w14:paraId="61C98FA4" w14:textId="16ECF9B2" w:rsidR="00ED599E" w:rsidRPr="00364B75" w:rsidRDefault="00DE1D1D" w:rsidP="00671F31">
      <w:r>
        <w:t>“</w:t>
      </w:r>
      <w:r w:rsidR="00364B75"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57], [58]","plainCitation":"[57], [58]","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57], [58]</w:t>
      </w:r>
      <w:r>
        <w:fldChar w:fldCharType="end"/>
      </w:r>
    </w:p>
    <w:p w14:paraId="6F15A7CA" w14:textId="77777777" w:rsidR="00C6511D" w:rsidRPr="00DE1D1D" w:rsidRDefault="00C6511D" w:rsidP="00671F31">
      <w:pPr>
        <w:rPr>
          <w:b/>
        </w:rPr>
      </w:pPr>
    </w:p>
    <w:p w14:paraId="6F2827D1" w14:textId="1DDFF143" w:rsidR="00671F31" w:rsidRPr="00671F31" w:rsidRDefault="00671F31" w:rsidP="00CD1444">
      <w:pPr>
        <w:rPr>
          <w:b/>
        </w:rPr>
      </w:pPr>
      <w:r>
        <w:rPr>
          <w:b/>
        </w:rPr>
        <w:t>Illustratie probability tree naar markov chain</w:t>
      </w:r>
    </w:p>
    <w:p w14:paraId="4DC8A2A0" w14:textId="0CC84174" w:rsidR="007D039F" w:rsidRDefault="00671F31" w:rsidP="007D039F">
      <w:pPr>
        <w:pStyle w:val="Kop3"/>
      </w:pPr>
      <w:bookmarkStart w:id="38" w:name="_Ref534779198"/>
      <w:r>
        <w:t>Expected value</w:t>
      </w:r>
      <w:bookmarkEnd w:id="38"/>
    </w:p>
    <w:p w14:paraId="0FC75484" w14:textId="1E92EDC1" w:rsidR="00105CE4" w:rsidRDefault="00DC0C67" w:rsidP="00DC0C67">
      <w:r>
        <w:t>The expected value of any random variable X can be defined as the probability-weighted average of all possible values X can take on</w:t>
      </w:r>
      <w:r w:rsidR="00105CE4">
        <w:t xml:space="preserve"> </w:t>
      </w:r>
      <w:r w:rsidR="00105CE4">
        <w:fldChar w:fldCharType="begin"/>
      </w:r>
      <w:r w:rsidR="00DE1D1D">
        <w:instrText xml:space="preserve"> ADDIN ZOTERO_ITEM CSL_CITATION {"citationID":"0RtgcVXp","properties":{"formattedCitation":"[59]","plainCitation":"[59]","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105CE4">
        <w:fldChar w:fldCharType="separate"/>
      </w:r>
      <w:r w:rsidR="00DE1D1D">
        <w:rPr>
          <w:noProof/>
        </w:rPr>
        <w:t>[59]</w:t>
      </w:r>
      <w:r w:rsidR="00105CE4">
        <w:fldChar w:fldCharType="end"/>
      </w:r>
      <w:r>
        <w:t xml:space="preserve">. </w:t>
      </w:r>
      <w:r w:rsidR="00105CE4">
        <w:t>Accepting that any activity is linked to a certain number describing its value, this can be written as:</w:t>
      </w:r>
    </w:p>
    <w:p w14:paraId="712D2167" w14:textId="39F1BE19" w:rsidR="00C6511D" w:rsidRPr="00C6511D" w:rsidRDefault="00E41B9D" w:rsidP="00DC0C67">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7983BC0E" w14:textId="52A7DCDD" w:rsidR="00DC0C67" w:rsidRDefault="00105CE4" w:rsidP="00DC0C67">
      <w:r>
        <w:t xml:space="preserve">All that remains is to find the probability of each state. </w:t>
      </w:r>
      <w:r w:rsidR="00C6511D">
        <w:t>Given that we know all transient probabilities</w:t>
      </w:r>
      <w:r w:rsidR="001C6BDE">
        <w:t>, a transition matrix of the system can be built. As an example, we will take a system of three states that represent three activities as shown in the figure below.</w:t>
      </w:r>
    </w:p>
    <w:p w14:paraId="216BD398" w14:textId="77777777" w:rsidR="001C6BDE" w:rsidRDefault="001C6BDE" w:rsidP="001C6BDE">
      <w:pPr>
        <w:keepNext/>
        <w:spacing w:after="0" w:line="240" w:lineRule="auto"/>
        <w:jc w:val="center"/>
      </w:pPr>
      <w:r w:rsidRPr="001C6BDE">
        <w:rPr>
          <w:rFonts w:ascii="Times New Roman" w:eastAsia="Times New Roman" w:hAnsi="Times New Roman" w:cs="Times New Roman"/>
          <w:color w:val="auto"/>
          <w:lang w:val="nl-NL" w:eastAsia="nl-NL" w:bidi="ar-SA"/>
        </w:rPr>
        <w:lastRenderedPageBreak/>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6D225BA1" wp14:editId="44A26EEB">
            <wp:extent cx="4714240" cy="2089785"/>
            <wp:effectExtent l="0" t="0" r="0" b="5715"/>
            <wp:docPr id="7" name="Afbeelding 7"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5A2219A9" w14:textId="62A441B3" w:rsidR="001C6BDE" w:rsidRDefault="001C6BDE" w:rsidP="001C6BDE">
      <w:pPr>
        <w:pStyle w:val="Bijschrift"/>
        <w:jc w:val="center"/>
      </w:pPr>
      <w:r>
        <w:t xml:space="preserve">Figure </w:t>
      </w:r>
      <w:r>
        <w:fldChar w:fldCharType="begin"/>
      </w:r>
      <w:r>
        <w:instrText xml:space="preserve"> STYLEREF 1 \s </w:instrText>
      </w:r>
      <w:r>
        <w:fldChar w:fldCharType="separate"/>
      </w:r>
      <w:r>
        <w:rPr>
          <w:noProof/>
        </w:rPr>
        <w:t>5</w:t>
      </w:r>
      <w:r>
        <w:fldChar w:fldCharType="end"/>
      </w:r>
      <w:r>
        <w:t>.</w:t>
      </w:r>
      <w:r>
        <w:fldChar w:fldCharType="begin"/>
      </w:r>
      <w:r>
        <w:instrText xml:space="preserve"> SEQ Figure \* ARABIC \s 1 </w:instrText>
      </w:r>
      <w:r>
        <w:fldChar w:fldCharType="separate"/>
      </w:r>
      <w:r>
        <w:rPr>
          <w:noProof/>
        </w:rPr>
        <w:t>1</w:t>
      </w:r>
      <w:r>
        <w:fldChar w:fldCharType="end"/>
      </w:r>
      <w:r>
        <w:t>: Example state model with values</w:t>
      </w:r>
    </w:p>
    <w:p w14:paraId="0220ABB5" w14:textId="0DA33034" w:rsidR="001C6BDE" w:rsidRDefault="001C6BDE" w:rsidP="00B15003">
      <w:pPr>
        <w:rPr>
          <w:lang w:eastAsia="nl-NL" w:bidi="ar-SA"/>
        </w:rPr>
      </w:pPr>
      <w:r>
        <w:rPr>
          <w:lang w:eastAsia="nl-NL" w:bidi="ar-SA"/>
        </w:rPr>
        <w:t xml:space="preserve">In the model it can be seen that each state has a certain value and a probability to reach a different state next. </w:t>
      </w:r>
      <w:r w:rsidR="00B15003">
        <w:rPr>
          <w:lang w:eastAsia="nl-NL" w:bidi="ar-SA"/>
        </w:rPr>
        <w:t>These probabilities and values can be combined in a so called transition matrix and a value matrix. For the example model that would result in respectively:</w:t>
      </w:r>
    </w:p>
    <w:p w14:paraId="42122455" w14:textId="0A7FB276" w:rsidR="00B15003" w:rsidRPr="00B15003"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8245795" w14:textId="37C644A9" w:rsidR="002B7E9A" w:rsidRDefault="002B7E9A" w:rsidP="00B15003">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0A508329" w14:textId="77777777" w:rsidR="00CF0314" w:rsidRPr="002B7E9A" w:rsidRDefault="00CF0314" w:rsidP="00CF0314">
      <w:pPr>
        <w:rPr>
          <w:rFonts w:eastAsiaTheme="minorEastAsia"/>
          <w:b/>
          <w:lang w:eastAsia="nl-NL" w:bidi="ar-SA"/>
        </w:rPr>
      </w:pPr>
      <w:r>
        <w:rPr>
          <w:rFonts w:eastAsiaTheme="minorEastAsia"/>
          <w:b/>
          <w:lang w:eastAsia="nl-NL" w:bidi="ar-SA"/>
        </w:rPr>
        <w:t>Definitiewolkjes</w:t>
      </w:r>
    </w:p>
    <w:p w14:paraId="4C44E6A1" w14:textId="05671060" w:rsidR="00CF0314" w:rsidRDefault="00CF0314" w:rsidP="00B15003">
      <w:pPr>
        <w:rPr>
          <w:rFonts w:eastAsiaTheme="minorEastAsia"/>
          <w:lang w:eastAsia="nl-NL" w:bidi="ar-SA"/>
        </w:rPr>
      </w:pPr>
      <w:r>
        <w:rPr>
          <w:rFonts w:eastAsiaTheme="minorEastAsia"/>
          <w:b/>
          <w:lang w:eastAsia="nl-NL" w:bidi="ar-SA"/>
        </w:rPr>
        <w:t>Irreducible: Ability to get from any state to any state</w:t>
      </w:r>
      <w:r>
        <w:rPr>
          <w:rFonts w:eastAsiaTheme="minorEastAsia"/>
          <w:lang w:eastAsia="nl-NL" w:bidi="ar-SA"/>
        </w:rPr>
        <w:t xml:space="preserve"> </w:t>
      </w:r>
    </w:p>
    <w:p w14:paraId="093B3074" w14:textId="77777777" w:rsidR="002B7E9A" w:rsidRDefault="00B15003" w:rsidP="00B15003">
      <w:pPr>
        <w:rPr>
          <w:rFonts w:eastAsiaTheme="minorEastAsia"/>
          <w:lang w:eastAsia="nl-NL" w:bidi="ar-SA"/>
        </w:rPr>
      </w:pPr>
      <w:r>
        <w:rPr>
          <w:rFonts w:eastAsiaTheme="minorEastAsia"/>
          <w:lang w:eastAsia="nl-NL" w:bidi="ar-SA"/>
        </w:rPr>
        <w:t xml:space="preserve">As mentioned before, an important characteristic of our system is that we are able to reach </w:t>
      </w:r>
      <w:r w:rsidR="002B7E9A">
        <w:rPr>
          <w:rFonts w:eastAsiaTheme="minorEastAsia"/>
          <w:lang w:eastAsia="nl-NL" w:bidi="ar-SA"/>
        </w:rPr>
        <w:t>any</w:t>
      </w:r>
      <w:r>
        <w:rPr>
          <w:rFonts w:eastAsiaTheme="minorEastAsia"/>
          <w:lang w:eastAsia="nl-NL" w:bidi="ar-SA"/>
        </w:rPr>
        <w:t xml:space="preserve"> state from any state since it is a repeating system. In simple words, at any moment we know that a person, at one point, will fall asleep again.</w:t>
      </w:r>
      <w:r w:rsidR="002B7E9A">
        <w:rPr>
          <w:rFonts w:eastAsiaTheme="minorEastAsia"/>
          <w:lang w:eastAsia="nl-NL" w:bidi="ar-SA"/>
        </w:rPr>
        <w:t xml:space="preserve"> This property allows finding the stationary probabilities; the steady-state probabilities as the number of steps taken approaches infinity. As such, the equation we are attempting to solve is:</w:t>
      </w:r>
    </w:p>
    <w:p w14:paraId="5D460432" w14:textId="77777777" w:rsidR="002B7E9A" w:rsidRPr="002B7E9A"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6534C8B" w14:textId="696B87BF" w:rsidR="00B15003" w:rsidRDefault="002B7E9A" w:rsidP="00B15003">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t>
      </w:r>
      <w:r w:rsidR="00FF306F">
        <w:rPr>
          <w:rFonts w:eastAsiaTheme="minorEastAsia"/>
          <w:lang w:eastAsia="nl-NL" w:bidi="ar-SA"/>
        </w:rPr>
        <w:t>whose entries are the probabilities of the states, all summing to 1.</w:t>
      </w:r>
      <w:r>
        <w:rPr>
          <w:rFonts w:eastAsiaTheme="minorEastAsia"/>
          <w:lang w:eastAsia="nl-NL" w:bidi="ar-SA"/>
        </w:rPr>
        <w:t xml:space="preserve"> </w:t>
      </w:r>
      <w:r w:rsidR="00FF306F">
        <w:rPr>
          <w:rFonts w:eastAsiaTheme="minorEastAsia"/>
          <w:lang w:eastAsia="nl-NL" w:bidi="ar-SA"/>
        </w:rPr>
        <w:t>For a small number of states, this can be manually done using some simple variable substitution and some linear algebra knowledge. Especially for larger systems, however, working with the full matrices is easier. With some quick rewriting:</w:t>
      </w:r>
    </w:p>
    <w:p w14:paraId="5DF93657" w14:textId="77777777"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46C98186" w14:textId="14A49073" w:rsidR="00FF306F" w:rsidRPr="00FF306F"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53772A58" w14:textId="604ED856" w:rsidR="00FF306F" w:rsidRDefault="0083619D" w:rsidP="00B15003">
      <w:pPr>
        <w:rPr>
          <w:rFonts w:eastAsiaTheme="minorEastAsia"/>
          <w:lang w:eastAsia="nl-NL" w:bidi="ar-SA"/>
        </w:rPr>
      </w:pPr>
      <w:r>
        <w:rPr>
          <w:rFonts w:eastAsiaTheme="minorEastAsia"/>
          <w:lang w:eastAsia="nl-NL" w:bidi="ar-SA"/>
        </w:rPr>
        <w:lastRenderedPageBreak/>
        <w:t>This can be solved by finding the</w:t>
      </w:r>
      <w:r w:rsidR="00A054D9">
        <w:rPr>
          <w:rFonts w:eastAsiaTheme="minorEastAsia"/>
          <w:lang w:eastAsia="nl-NL" w:bidi="ar-SA"/>
        </w:rPr>
        <w:t xml:space="preserve"> eigenvalues and corresponding</w:t>
      </w:r>
      <w:r>
        <w:rPr>
          <w:rFonts w:eastAsiaTheme="minorEastAsia"/>
          <w:lang w:eastAsia="nl-NL" w:bidi="ar-SA"/>
        </w:rPr>
        <w:t xml:space="preserve"> eigenvectors of </w:t>
      </w:r>
      <w:r w:rsidR="00A054D9">
        <w:rPr>
          <w:rFonts w:eastAsiaTheme="minorEastAsia"/>
          <w:lang w:eastAsia="nl-NL" w:bidi="ar-SA"/>
        </w:rPr>
        <w:t xml:space="preserve">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sidR="00A054D9">
        <w:rPr>
          <w:rFonts w:eastAsiaTheme="minorEastAsia"/>
          <w:lang w:eastAsia="nl-NL" w:bidi="ar-SA"/>
        </w:rPr>
        <w:t xml:space="preserve">. Of course, there will be multiple eigenvectors, but the one corresponding to the stationary distribution is that for which all entries of the eigenvector are positive. In our example, this would be the eigenvector corresponding to the eigenvalue </w:t>
      </w:r>
      <m:oMath>
        <m:r>
          <w:rPr>
            <w:rFonts w:ascii="Cambria Math" w:eastAsiaTheme="minorEastAsia" w:hAnsi="Cambria Math"/>
            <w:lang w:eastAsia="nl-NL" w:bidi="ar-SA"/>
          </w:rPr>
          <m:t>λ=1</m:t>
        </m:r>
      </m:oMath>
      <w:r w:rsidR="00A054D9">
        <w:rPr>
          <w:rFonts w:eastAsiaTheme="minorEastAsia"/>
          <w:lang w:eastAsia="nl-NL" w:bidi="ar-SA"/>
        </w:rPr>
        <w:t xml:space="preserve">, which is </w:t>
      </w:r>
      <m:oMath>
        <m:r>
          <w:rPr>
            <w:rFonts w:ascii="Cambria Math" w:eastAsiaTheme="minorEastAsia" w:hAnsi="Cambria Math"/>
            <w:lang w:eastAsia="nl-NL" w:bidi="ar-SA"/>
          </w:rPr>
          <m:t>(0.38, 0.81, 1)</m:t>
        </m:r>
      </m:oMath>
      <w:r w:rsidR="00A054D9">
        <w:rPr>
          <w:rFonts w:eastAsiaTheme="minorEastAsia"/>
          <w:lang w:eastAsia="nl-NL" w:bidi="ar-SA"/>
        </w:rPr>
        <w:t>. Consequently, the stationary distribution is:</w:t>
      </w:r>
    </w:p>
    <w:p w14:paraId="2CED5BAE" w14:textId="24C3A28F" w:rsidR="00A054D9" w:rsidRPr="00A054D9" w:rsidRDefault="00A054D9" w:rsidP="00B15003">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00400BEA" w14:textId="75EF2B41" w:rsidR="00A054D9" w:rsidRDefault="00A054D9" w:rsidP="00B15003">
      <w:pPr>
        <w:rPr>
          <w:rFonts w:eastAsiaTheme="minorEastAsia"/>
          <w:lang w:eastAsia="nl-NL" w:bidi="ar-SA"/>
        </w:rPr>
      </w:pPr>
      <w:r>
        <w:rPr>
          <w:rFonts w:eastAsiaTheme="minorEastAsia"/>
          <w:lang w:eastAsia="nl-NL" w:bidi="ar-SA"/>
        </w:rPr>
        <w:t xml:space="preserve">Having found the stationary distribution, </w:t>
      </w:r>
      <w:r w:rsidR="008756D6">
        <w:rPr>
          <w:rFonts w:eastAsiaTheme="minorEastAsia"/>
          <w:lang w:eastAsia="nl-NL" w:bidi="ar-SA"/>
        </w:rPr>
        <w:t>the corresponding expected values are only a step away:</w:t>
      </w:r>
    </w:p>
    <w:p w14:paraId="735B61E8" w14:textId="258A8A45" w:rsidR="008756D6" w:rsidRPr="008756D6" w:rsidRDefault="00E41B9D" w:rsidP="00B15003">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6EA7EDC" w14:textId="4EE732C3" w:rsidR="008756D6" w:rsidRDefault="008756D6" w:rsidP="00B15003">
      <w:pPr>
        <w:rPr>
          <w:rFonts w:eastAsiaTheme="minorEastAsia"/>
          <w:lang w:eastAsia="nl-NL" w:bidi="ar-SA"/>
        </w:rPr>
      </w:pPr>
    </w:p>
    <w:p w14:paraId="589B4209" w14:textId="1F2522EE" w:rsidR="00CF0314" w:rsidRDefault="008756D6" w:rsidP="00B15003">
      <w:pPr>
        <w:rPr>
          <w:rFonts w:eastAsiaTheme="minorEastAsia"/>
          <w:lang w:eastAsia="nl-NL" w:bidi="ar-SA"/>
        </w:rPr>
      </w:pPr>
      <w:r>
        <w:rPr>
          <w:rFonts w:eastAsiaTheme="minorEastAsia"/>
          <w:lang w:eastAsia="nl-NL" w:bidi="ar-SA"/>
        </w:rPr>
        <w:t>As shown, this is a simple solution to finding probabilities</w:t>
      </w:r>
      <w:r w:rsidR="00DE610E">
        <w:rPr>
          <w:rFonts w:eastAsiaTheme="minorEastAsia"/>
          <w:lang w:eastAsia="nl-NL" w:bidi="ar-SA"/>
        </w:rPr>
        <w:t xml:space="preserve">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w:t>
      </w:r>
      <w:r w:rsidR="00CF0314">
        <w:rPr>
          <w:rFonts w:eastAsiaTheme="minorEastAsia"/>
          <w:lang w:eastAsia="nl-NL" w:bidi="ar-SA"/>
        </w:rPr>
        <w:t xml:space="preserve">cussed doesn’t see state Z as a final or ‘losing’ state but simply allows for continuation. In order to solve this problem, the transition matrix has to undergo a transformation and make the final state absorbing. </w:t>
      </w:r>
    </w:p>
    <w:p w14:paraId="6EB9D54E" w14:textId="5F438750" w:rsidR="00CF0314" w:rsidRDefault="00CF0314" w:rsidP="00CF0314">
      <w:pPr>
        <w:pStyle w:val="Kop3"/>
        <w:rPr>
          <w:lang w:eastAsia="nl-NL" w:bidi="ar-SA"/>
        </w:rPr>
      </w:pPr>
      <w:r>
        <w:rPr>
          <w:lang w:eastAsia="nl-NL" w:bidi="ar-SA"/>
        </w:rPr>
        <w:t>Absorbing Markov chain</w:t>
      </w:r>
    </w:p>
    <w:p w14:paraId="0258B037" w14:textId="3D1C1BF2" w:rsidR="00CF0314" w:rsidRDefault="00CF0314" w:rsidP="00CF0314">
      <w:pPr>
        <w:rPr>
          <w:rFonts w:eastAsiaTheme="minorEastAsia"/>
          <w:b/>
          <w:lang w:eastAsia="nl-NL" w:bidi="ar-SA"/>
        </w:rPr>
      </w:pPr>
      <w:r>
        <w:rPr>
          <w:rFonts w:eastAsiaTheme="minorEastAsia"/>
          <w:b/>
          <w:lang w:eastAsia="nl-NL" w:bidi="ar-SA"/>
        </w:rPr>
        <w:t xml:space="preserve">Definitie: Absorbing state: a state that, once entered, cannot be </w:t>
      </w:r>
      <w:r w:rsidR="0044515F">
        <w:rPr>
          <w:rFonts w:eastAsiaTheme="minorEastAsia"/>
          <w:b/>
          <w:lang w:eastAsia="nl-NL" w:bidi="ar-SA"/>
        </w:rPr>
        <w:t>exited</w:t>
      </w:r>
      <w:r>
        <w:rPr>
          <w:rFonts w:eastAsiaTheme="minorEastAsia"/>
          <w:b/>
          <w:lang w:eastAsia="nl-NL" w:bidi="ar-SA"/>
        </w:rPr>
        <w:t>.</w:t>
      </w:r>
    </w:p>
    <w:p w14:paraId="7C3A472E" w14:textId="46DEA05E" w:rsidR="00C72C00" w:rsidRDefault="0044515F" w:rsidP="00CF0314">
      <w:pPr>
        <w:rPr>
          <w:rFonts w:eastAsiaTheme="minorEastAsia"/>
          <w:b/>
          <w:lang w:eastAsia="nl-NL" w:bidi="ar-SA"/>
        </w:rPr>
      </w:pPr>
      <w:r>
        <w:rPr>
          <w:rFonts w:eastAsiaTheme="minorEastAsia"/>
          <w:b/>
          <w:lang w:eastAsia="nl-NL" w:bidi="ar-SA"/>
        </w:rPr>
        <w:t>Recurrent</w:t>
      </w:r>
      <w:r w:rsidR="00C72C00">
        <w:rPr>
          <w:rFonts w:eastAsiaTheme="minorEastAsia"/>
          <w:b/>
          <w:lang w:eastAsia="nl-NL" w:bidi="ar-SA"/>
        </w:rPr>
        <w:t xml:space="preserve"> state: </w:t>
      </w:r>
      <w:r>
        <w:rPr>
          <w:rFonts w:eastAsiaTheme="minorEastAsia"/>
          <w:b/>
          <w:lang w:eastAsia="nl-NL" w:bidi="ar-SA"/>
        </w:rPr>
        <w:t>a state that, once exited, can always be returned to</w:t>
      </w:r>
    </w:p>
    <w:p w14:paraId="65BB0259" w14:textId="1EFA5145" w:rsidR="0044515F" w:rsidRPr="00C72C00" w:rsidRDefault="0044515F" w:rsidP="00CF0314">
      <w:pPr>
        <w:rPr>
          <w:rFonts w:eastAsiaTheme="minorEastAsia"/>
          <w:b/>
          <w:lang w:eastAsia="nl-NL" w:bidi="ar-SA"/>
        </w:rPr>
      </w:pPr>
      <w:r>
        <w:rPr>
          <w:rFonts w:eastAsiaTheme="minorEastAsia"/>
          <w:b/>
          <w:lang w:eastAsia="nl-NL" w:bidi="ar-SA"/>
        </w:rPr>
        <w:t>Transient state: a state that, once exited, cannot always be returned to</w:t>
      </w:r>
    </w:p>
    <w:p w14:paraId="2A97146B" w14:textId="54EC24A2" w:rsidR="000C13F2" w:rsidRDefault="00CF0314" w:rsidP="00CF0314">
      <w:pPr>
        <w:rPr>
          <w:lang w:eastAsia="nl-NL" w:bidi="ar-SA"/>
        </w:rPr>
      </w:pPr>
      <w:r>
        <w:rPr>
          <w:lang w:eastAsia="nl-NL" w:bidi="ar-SA"/>
        </w:rPr>
        <w:t>An absorbing Markov chain is a chain where one or multiple states are absorbing and thus cannot be left, while all other states can reach at least one of these absorbing states</w:t>
      </w:r>
      <w:r w:rsidR="000C13F2">
        <w:rPr>
          <w:lang w:eastAsia="nl-NL" w:bidi="ar-SA"/>
        </w:rPr>
        <w:t xml:space="preserve"> </w:t>
      </w:r>
      <w:r w:rsidR="000C13F2">
        <w:rPr>
          <w:lang w:eastAsia="nl-NL" w:bidi="ar-SA"/>
        </w:rPr>
        <w:fldChar w:fldCharType="begin"/>
      </w:r>
      <w:r w:rsidR="00DE1D1D">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sidR="000C13F2">
        <w:rPr>
          <w:lang w:eastAsia="nl-NL" w:bidi="ar-SA"/>
        </w:rPr>
        <w:fldChar w:fldCharType="separate"/>
      </w:r>
      <w:r w:rsidR="00DE1D1D">
        <w:rPr>
          <w:noProof/>
          <w:lang w:eastAsia="nl-NL" w:bidi="ar-SA"/>
        </w:rPr>
        <w:t>[60]</w:t>
      </w:r>
      <w:r w:rsidR="000C13F2">
        <w:rPr>
          <w:lang w:eastAsia="nl-NL" w:bidi="ar-SA"/>
        </w:rPr>
        <w:fldChar w:fldCharType="end"/>
      </w:r>
      <w:r>
        <w:rPr>
          <w:lang w:eastAsia="nl-NL" w:bidi="ar-SA"/>
        </w:rPr>
        <w:t xml:space="preserve">. </w:t>
      </w:r>
      <w:r w:rsidR="000C13F2">
        <w:rPr>
          <w:lang w:eastAsia="nl-NL" w:bidi="ar-SA"/>
        </w:rPr>
        <w:t xml:space="preserve">Like with normal Markov chains, the transition matrix can be used to calculate a number of interesting properties. </w:t>
      </w:r>
    </w:p>
    <w:p w14:paraId="085D7FA9" w14:textId="36897E26" w:rsidR="00CF0314" w:rsidRDefault="000C13F2" w:rsidP="00CF0314">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w:t>
      </w:r>
      <w:r w:rsidR="00C72C00">
        <w:rPr>
          <w:lang w:eastAsia="nl-NL" w:bidi="ar-SA"/>
        </w:rPr>
        <w:t xml:space="preserve">other </w:t>
      </w:r>
      <w:r w:rsidR="0044515F">
        <w:rPr>
          <w:lang w:eastAsia="nl-NL" w:bidi="ar-SA"/>
        </w:rPr>
        <w:t xml:space="preserve">transient </w:t>
      </w:r>
      <w:r w:rsidR="00C72C00">
        <w:rPr>
          <w:lang w:eastAsia="nl-NL" w:bidi="ar-SA"/>
        </w:rPr>
        <w:t>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w:t>
      </w:r>
      <w:r w:rsidR="00A86138">
        <w:rPr>
          <w:lang w:eastAsia="nl-NL" w:bidi="ar-SA"/>
        </w:rPr>
        <w:t xml:space="preserve"> as well as other interesting properties.</w:t>
      </w:r>
    </w:p>
    <w:p w14:paraId="39BEB391" w14:textId="77777777" w:rsidR="00FC0BB0" w:rsidRDefault="00C72C00" w:rsidP="00CF0314">
      <w:pPr>
        <w:rPr>
          <w:lang w:eastAsia="nl-NL" w:bidi="ar-SA"/>
        </w:rPr>
      </w:pPr>
      <w:r>
        <w:rPr>
          <w:lang w:eastAsia="nl-NL" w:bidi="ar-SA"/>
        </w:rPr>
        <w:lastRenderedPageBreak/>
        <w:t xml:space="preserve">So where to begin? First and foremost, the </w:t>
      </w:r>
      <w:r w:rsidR="00FC0BB0">
        <w:rPr>
          <w:lang w:eastAsia="nl-NL" w:bidi="ar-SA"/>
        </w:rPr>
        <w:t>system</w:t>
      </w:r>
      <w:r>
        <w:rPr>
          <w:lang w:eastAsia="nl-NL" w:bidi="ar-SA"/>
        </w:rPr>
        <w:t xml:space="preserve"> has to be made absorbing. </w:t>
      </w:r>
    </w:p>
    <w:p w14:paraId="51AFE44A" w14:textId="77777777" w:rsidR="00FC0BB0" w:rsidRDefault="00FC0BB0" w:rsidP="00CF0314">
      <w:pPr>
        <w:rPr>
          <w:b/>
          <w:lang w:eastAsia="nl-NL" w:bidi="ar-SA"/>
        </w:rPr>
      </w:pPr>
      <w:r>
        <w:rPr>
          <w:b/>
          <w:lang w:eastAsia="nl-NL" w:bidi="ar-SA"/>
        </w:rPr>
        <w:t>Redo state system</w:t>
      </w:r>
    </w:p>
    <w:p w14:paraId="44E47416" w14:textId="69FE0919" w:rsidR="00C72C00" w:rsidRDefault="00C72C00" w:rsidP="00CF0314">
      <w:pPr>
        <w:rPr>
          <w:lang w:eastAsia="nl-NL" w:bidi="ar-SA"/>
        </w:rPr>
      </w:pPr>
      <w:r>
        <w:rPr>
          <w:lang w:eastAsia="nl-NL" w:bidi="ar-SA"/>
        </w:rPr>
        <w:t>Taking state C as our finals state, our new, absorbing</w:t>
      </w:r>
      <w:r w:rsidR="00FC0BB0">
        <w:rPr>
          <w:lang w:eastAsia="nl-NL" w:bidi="ar-SA"/>
        </w:rPr>
        <w:t>, transition matrix is as follows:</w:t>
      </w:r>
    </w:p>
    <w:p w14:paraId="597D71D9" w14:textId="5310EDE3" w:rsidR="00FC0BB0" w:rsidRPr="00FC0BB0" w:rsidRDefault="00FC0BB0" w:rsidP="00CF0314">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B82F07C" w14:textId="41B25DBE" w:rsidR="00FC0BB0" w:rsidRDefault="00FC0BB0" w:rsidP="00CF0314">
      <w:pPr>
        <w:rPr>
          <w:lang w:eastAsia="nl-NL" w:bidi="ar-SA"/>
        </w:rPr>
      </w:pPr>
      <w:r>
        <w:rPr>
          <w:lang w:eastAsia="nl-NL" w:bidi="ar-SA"/>
        </w:rPr>
        <w:t>It is nothing other than making the corresponding element equal one while all other elements in the row are reduced to zero.</w:t>
      </w:r>
      <w:r w:rsidR="0044515F">
        <w:rPr>
          <w:lang w:eastAsia="nl-NL" w:bidi="ar-SA"/>
        </w:rPr>
        <w:t xml:space="preserve">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06638BA" w14:textId="5D83D841" w:rsidR="0044515F" w:rsidRPr="00CF0314" w:rsidRDefault="0044515F" w:rsidP="00CF0314">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60AA05B4" w14:textId="5BDF24E5"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Q</m:t>
        </m:r>
      </m:oMath>
      <w:r w:rsidR="0044515F">
        <w:rPr>
          <w:rFonts w:eastAsiaTheme="minorEastAsia"/>
          <w:lang w:eastAsia="nl-NL" w:bidi="ar-SA"/>
        </w:rPr>
        <w:t>:</w:t>
      </w:r>
      <w:r w:rsidR="0044515F">
        <w:rPr>
          <w:rFonts w:eastAsiaTheme="minorEastAsia"/>
          <w:lang w:eastAsia="nl-NL" w:bidi="ar-SA"/>
        </w:rPr>
        <w:tab/>
        <w:t xml:space="preserve">a </w:t>
      </w:r>
      <w:r w:rsidR="0044515F" w:rsidRPr="0044515F">
        <w:rPr>
          <w:rFonts w:eastAsiaTheme="minorEastAsia"/>
          <w:i/>
          <w:lang w:eastAsia="nl-NL" w:bidi="ar-SA"/>
        </w:rPr>
        <w:t>t-by-t</w:t>
      </w:r>
      <w:r w:rsidR="0044515F">
        <w:rPr>
          <w:rFonts w:eastAsiaTheme="minorEastAsia"/>
          <w:lang w:eastAsia="nl-NL" w:bidi="ar-SA"/>
        </w:rPr>
        <w:t xml:space="preserve"> matrix, describing probabilities from </w:t>
      </w:r>
      <w:r>
        <w:rPr>
          <w:rFonts w:eastAsiaTheme="minorEastAsia"/>
          <w:lang w:eastAsia="nl-NL" w:bidi="ar-SA"/>
        </w:rPr>
        <w:t>a transient state to another</w:t>
      </w:r>
    </w:p>
    <w:p w14:paraId="323F4C94" w14:textId="37B30392" w:rsidR="0044515F"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R</m:t>
        </m:r>
      </m:oMath>
      <w:r w:rsidR="0044515F">
        <w:rPr>
          <w:rFonts w:eastAsiaTheme="minorEastAsia"/>
          <w:lang w:eastAsia="nl-NL" w:bidi="ar-SA"/>
        </w:rPr>
        <w:t>:</w:t>
      </w:r>
      <w:r w:rsidR="0044515F">
        <w:rPr>
          <w:rFonts w:eastAsiaTheme="minorEastAsia"/>
          <w:lang w:eastAsia="nl-NL" w:bidi="ar-SA"/>
        </w:rPr>
        <w:tab/>
        <w:t xml:space="preserve">a nonzero </w:t>
      </w:r>
      <w:r w:rsidR="0044515F" w:rsidRPr="0044515F">
        <w:rPr>
          <w:rFonts w:eastAsiaTheme="minorEastAsia"/>
          <w:i/>
          <w:lang w:eastAsia="nl-NL" w:bidi="ar-SA"/>
        </w:rPr>
        <w:t>t-by-r</w:t>
      </w:r>
      <w:r w:rsidR="0044515F">
        <w:rPr>
          <w:rFonts w:eastAsiaTheme="minorEastAsia"/>
          <w:i/>
          <w:lang w:eastAsia="nl-NL" w:bidi="ar-SA"/>
        </w:rPr>
        <w:t xml:space="preserve"> </w:t>
      </w:r>
      <w:r w:rsidR="0044515F">
        <w:rPr>
          <w:rFonts w:eastAsiaTheme="minorEastAsia"/>
          <w:lang w:eastAsia="nl-NL" w:bidi="ar-SA"/>
        </w:rPr>
        <w:t xml:space="preserve">matrix describing probabilities from </w:t>
      </w:r>
      <w:r>
        <w:rPr>
          <w:rFonts w:eastAsiaTheme="minorEastAsia"/>
          <w:lang w:eastAsia="nl-NL" w:bidi="ar-SA"/>
        </w:rPr>
        <w:t>a</w:t>
      </w:r>
      <w:r w:rsidR="0044515F">
        <w:rPr>
          <w:rFonts w:eastAsiaTheme="minorEastAsia"/>
          <w:lang w:eastAsia="nl-NL" w:bidi="ar-SA"/>
        </w:rPr>
        <w:t xml:space="preserve"> transient state </w:t>
      </w:r>
      <w:r>
        <w:rPr>
          <w:rFonts w:eastAsiaTheme="minorEastAsia"/>
          <w:lang w:eastAsia="nl-NL" w:bidi="ar-SA"/>
        </w:rPr>
        <w:t>to</w:t>
      </w:r>
      <w:r w:rsidR="0044515F">
        <w:rPr>
          <w:rFonts w:eastAsiaTheme="minorEastAsia"/>
          <w:lang w:eastAsia="nl-NL" w:bidi="ar-SA"/>
        </w:rPr>
        <w:t xml:space="preserve"> </w:t>
      </w:r>
      <w:r>
        <w:rPr>
          <w:rFonts w:eastAsiaTheme="minorEastAsia"/>
          <w:lang w:eastAsia="nl-NL" w:bidi="ar-SA"/>
        </w:rPr>
        <w:t>an</w:t>
      </w:r>
      <w:r w:rsidR="0044515F">
        <w:rPr>
          <w:rFonts w:eastAsiaTheme="minorEastAsia"/>
          <w:lang w:eastAsia="nl-NL" w:bidi="ar-SA"/>
        </w:rPr>
        <w:t xml:space="preserve"> absorbing states</w:t>
      </w:r>
    </w:p>
    <w:p w14:paraId="285AB29B" w14:textId="0D7EFD24" w:rsidR="0044515F" w:rsidRDefault="0044515F" w:rsidP="00A86138">
      <w:pPr>
        <w:spacing w:after="0"/>
        <w:ind w:left="567" w:hanging="567"/>
        <w:rPr>
          <w:rFonts w:eastAsiaTheme="minorEastAsia"/>
          <w:lang w:eastAsia="nl-NL" w:bidi="ar-SA"/>
        </w:rPr>
      </w:pPr>
      <w:r>
        <w:rPr>
          <w:rFonts w:eastAsiaTheme="minorEastAsia"/>
          <w:b/>
          <w:lang w:eastAsia="nl-NL" w:bidi="ar-SA"/>
        </w:rPr>
        <w:t>0</w:t>
      </w:r>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t</w:t>
      </w:r>
      <w:r>
        <w:rPr>
          <w:rFonts w:eastAsiaTheme="minorEastAsia"/>
          <w:i/>
          <w:lang w:eastAsia="nl-NL" w:bidi="ar-SA"/>
        </w:rPr>
        <w:softHyphen/>
      </w:r>
      <w:r>
        <w:rPr>
          <w:rFonts w:eastAsiaTheme="minorEastAsia"/>
          <w:lang w:eastAsia="nl-NL" w:bidi="ar-SA"/>
        </w:rPr>
        <w:t xml:space="preserve"> </w:t>
      </w:r>
      <w:r w:rsidR="00A86138">
        <w:rPr>
          <w:rFonts w:eastAsiaTheme="minorEastAsia"/>
          <w:lang w:eastAsia="nl-NL" w:bidi="ar-SA"/>
        </w:rPr>
        <w:t>matrix of zeros</w:t>
      </w:r>
    </w:p>
    <w:p w14:paraId="0CD0FCEE" w14:textId="14766833" w:rsidR="001C6BDE" w:rsidRDefault="00A86138" w:rsidP="00A86138">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1D88221A" w14:textId="0A91146B" w:rsidR="00A86138" w:rsidRDefault="00A86138" w:rsidP="00A86138">
      <w:pPr>
        <w:spacing w:after="0"/>
        <w:ind w:left="567" w:hanging="567"/>
        <w:rPr>
          <w:rFonts w:eastAsiaTheme="minorEastAsia"/>
          <w:lang w:eastAsia="nl-NL" w:bidi="ar-SA"/>
        </w:rPr>
      </w:pPr>
    </w:p>
    <w:p w14:paraId="7AC8FF98" w14:textId="5636DD1E" w:rsidR="00A86138" w:rsidRDefault="00281665" w:rsidP="00281665">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11CD9AEC" w14:textId="62D935AA" w:rsidR="00281665" w:rsidRDefault="00281665" w:rsidP="00281665">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6D163119" w14:textId="023BCFE8" w:rsidR="00CD465B" w:rsidRDefault="00281665" w:rsidP="00A86138">
      <w:pPr>
        <w:rPr>
          <w:rFonts w:eastAsiaTheme="minorEastAsia"/>
        </w:rPr>
      </w:pPr>
      <w:r>
        <w:t xml:space="preserve">The fundamental matrix is a matrix that describes the expected number of </w:t>
      </w:r>
      <w:r w:rsidR="004D2B94">
        <w:t>visits</w:t>
      </w:r>
      <w:r>
        <w:t xml:space="preserve"> of a transient state before being absorbed. In order to find that, we start with the property matrix </w:t>
      </w:r>
      <m:oMath>
        <m:r>
          <w:rPr>
            <w:rFonts w:ascii="Cambria Math" w:hAnsi="Cambria Math"/>
          </w:rPr>
          <m:t>Q</m:t>
        </m:r>
      </m:oMath>
      <w:r>
        <w:t xml:space="preserve">. </w:t>
      </w:r>
      <w:r w:rsidR="00A86138">
        <w:t>Entry (</w:t>
      </w:r>
      <w:r w:rsidR="00A86138" w:rsidRPr="00A86138">
        <w:rPr>
          <w:i/>
        </w:rPr>
        <w:t>i,j</w:t>
      </w:r>
      <w:r w:rsidR="00A86138">
        <w:t xml:space="preserve">) of </w:t>
      </w:r>
      <m:oMath>
        <m:r>
          <w:rPr>
            <w:rFonts w:ascii="Cambria Math" w:hAnsi="Cambria Math"/>
          </w:rPr>
          <m:t>Q</m:t>
        </m:r>
      </m:oMath>
      <w:r w:rsidR="00A86138">
        <w:t xml:space="preserve"> describes the probability of going from state </w:t>
      </w:r>
      <w:r w:rsidR="00A86138">
        <w:rPr>
          <w:i/>
        </w:rPr>
        <w:t>i</w:t>
      </w:r>
      <w:r w:rsidR="00A86138">
        <w:t xml:space="preserve"> to state </w:t>
      </w:r>
      <w:r w:rsidR="00A86138">
        <w:rPr>
          <w:i/>
        </w:rPr>
        <w:t>j</w:t>
      </w:r>
      <w:r w:rsidR="00A86138">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sidR="00A86138">
        <w:rPr>
          <w:rFonts w:eastAsiaTheme="minorEastAsia"/>
        </w:rPr>
        <w:t xml:space="preserve"> describes the probability in exactly two steps, etc. As mentioned before in </w:t>
      </w:r>
      <w:r w:rsidR="00A86138">
        <w:rPr>
          <w:rFonts w:eastAsiaTheme="minorEastAsia"/>
        </w:rPr>
        <w:fldChar w:fldCharType="begin"/>
      </w:r>
      <w:r w:rsidR="00A86138">
        <w:rPr>
          <w:rFonts w:eastAsiaTheme="minorEastAsia"/>
        </w:rPr>
        <w:instrText xml:space="preserve"> REF _Ref534779198 \r \h </w:instrText>
      </w:r>
      <w:r w:rsidR="00A86138">
        <w:rPr>
          <w:rFonts w:eastAsiaTheme="minorEastAsia"/>
        </w:rPr>
      </w:r>
      <w:r w:rsidR="00A86138">
        <w:rPr>
          <w:rFonts w:eastAsiaTheme="minorEastAsia"/>
        </w:rPr>
        <w:fldChar w:fldCharType="separate"/>
      </w:r>
      <w:r w:rsidR="00A86138">
        <w:rPr>
          <w:rFonts w:eastAsiaTheme="minorEastAsia"/>
        </w:rPr>
        <w:t>5.5.1</w:t>
      </w:r>
      <w:r w:rsidR="00A86138">
        <w:rPr>
          <w:rFonts w:eastAsiaTheme="minorEastAsia"/>
        </w:rPr>
        <w:fldChar w:fldCharType="end"/>
      </w:r>
      <w:r w:rsidR="00A86138">
        <w:rPr>
          <w:rFonts w:eastAsiaTheme="minorEastAsia"/>
        </w:rPr>
        <w:t>, the expected value of anything is calculated by summing all probabilities</w:t>
      </w:r>
      <w:r>
        <w:rPr>
          <w:rFonts w:eastAsiaTheme="minorEastAsia"/>
        </w:rPr>
        <w:t xml:space="preserve"> multiplied by their values. Doing exactly that for each entry yields our fundamental matrix:</w:t>
      </w:r>
    </w:p>
    <w:p w14:paraId="405EA605" w14:textId="77777777" w:rsidR="00CD465B" w:rsidRPr="00CD465B" w:rsidRDefault="00E41B9D" w:rsidP="008A2801">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24F89B62" w14:textId="1AEE3B1E" w:rsidR="00CD465B" w:rsidRPr="00CD465B" w:rsidRDefault="00CD465B" w:rsidP="008A2801">
      <w:pPr>
        <w:rPr>
          <w:rFonts w:eastAsiaTheme="minorEastAsia"/>
        </w:rPr>
      </w:pPr>
      <w:r>
        <w:rPr>
          <w:rFonts w:eastAsiaTheme="minorEastAsia"/>
        </w:rPr>
        <w:t>Calculating that for the example, we find:</w:t>
      </w:r>
    </w:p>
    <w:p w14:paraId="0B779012" w14:textId="04DEC501" w:rsidR="00CD465B" w:rsidRPr="00281665" w:rsidRDefault="00CD465B" w:rsidP="008A2801">
      <w:pPr>
        <w:rPr>
          <w:rFonts w:eastAsiaTheme="minorEastAsia"/>
        </w:rPr>
      </w:pPr>
      <m:oMathPara>
        <m:oMath>
          <m:r>
            <w:rPr>
              <w:rFonts w:ascii="Cambria Math" w:eastAsia="Cambria Math" w:hAnsi="Cambria Math" w:cs="Cambria Math"/>
            </w:rPr>
            <w:lastRenderedPageBreak/>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71181FFB" w14:textId="37A009BC" w:rsidR="007D039F" w:rsidRDefault="00281665" w:rsidP="007D039F">
      <w:pPr>
        <w:rPr>
          <w:rFonts w:eastAsiaTheme="minorEastAsia"/>
        </w:rPr>
      </w:pPr>
      <w:r>
        <w:t>Here, entry (</w:t>
      </w:r>
      <w:r>
        <w:rPr>
          <w:i/>
        </w:rPr>
        <w:t>i,j</w:t>
      </w:r>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11A25362" w14:textId="3C0A5278" w:rsidR="00281665" w:rsidRPr="00CD465B" w:rsidRDefault="00E41B9D" w:rsidP="007D039F">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6BFB5E4D" w14:textId="03EC24F5" w:rsidR="00281665" w:rsidRDefault="00281665" w:rsidP="007D039F">
      <w:r>
        <w:t xml:space="preserve">Here, </w:t>
      </w:r>
      <w:r w:rsidR="00CD465B">
        <w:rPr>
          <w:b/>
        </w:rPr>
        <w:t xml:space="preserve">1 </w:t>
      </w:r>
      <w:r w:rsidR="00CD465B">
        <w:t>is a column vector of the same dimension as N containing all ones. Calculating this for our example, we find:</w:t>
      </w:r>
    </w:p>
    <w:p w14:paraId="0AD5C77B" w14:textId="1145C2E2" w:rsidR="00FA4163" w:rsidRPr="00FA4163" w:rsidRDefault="00CD465B" w:rsidP="007D039F">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3C5216AB" w14:textId="34FE7A24" w:rsidR="00FA4163" w:rsidRDefault="00FA4163" w:rsidP="007D039F">
      <w:pPr>
        <w:rPr>
          <w:rFonts w:eastAsiaTheme="minorEastAsia"/>
        </w:rPr>
      </w:pPr>
      <w:r>
        <w:rPr>
          <w:rFonts w:eastAsiaTheme="minorEastAsia"/>
        </w:rPr>
        <w:t>So we know it will take an average of 1.34 or 1.13 steps before being absorbed if started in state A or B respectively.</w:t>
      </w:r>
    </w:p>
    <w:p w14:paraId="21A07891" w14:textId="3AE7283A" w:rsidR="00FA4163" w:rsidRDefault="00FA4163" w:rsidP="007D039F">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05F9A7E9" w14:textId="5D2EE947" w:rsidR="00FA4163" w:rsidRPr="00AD2B0B" w:rsidRDefault="00E41B9D" w:rsidP="007D039F">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2663BA0C" w14:textId="31C8DB80" w:rsidR="00AD2B0B" w:rsidRPr="00FA4163" w:rsidRDefault="00AD2B0B" w:rsidP="00AD2B0B">
      <w:pPr>
        <w:rPr>
          <w:rFonts w:eastAsiaTheme="minorEastAsia"/>
          <w:b/>
        </w:rPr>
      </w:pPr>
      <w:r>
        <w:rPr>
          <w:rFonts w:eastAsiaTheme="minorEastAsia"/>
          <w:b/>
        </w:rPr>
        <w:t>Definitiewolkje: Diagonal matrix: a matrix in which all entries outside the main diagonal are 0</w:t>
      </w:r>
    </w:p>
    <w:p w14:paraId="35C37AF8" w14:textId="460E28B5" w:rsidR="00FA4163" w:rsidRDefault="00FA4163" w:rsidP="007D039F">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w:t>
      </w:r>
      <w:r w:rsidR="00AD2B0B">
        <w:rPr>
          <w:rFonts w:eastAsiaTheme="minorEastAsia"/>
        </w:rPr>
        <w:t>. The resulting matrix H describes the probability of visiting any transient state</w:t>
      </w:r>
      <w:r w:rsidR="00D43059">
        <w:rPr>
          <w:rFonts w:eastAsiaTheme="minorEastAsia"/>
        </w:rPr>
        <w:t xml:space="preserve"> given a starting state</w:t>
      </w:r>
      <w:r w:rsidR="00AD2B0B">
        <w:rPr>
          <w:rFonts w:eastAsiaTheme="minorEastAsia"/>
        </w:rPr>
        <w:t>. Calculating that for our example, we find:</w:t>
      </w:r>
    </w:p>
    <w:p w14:paraId="69AE7F18" w14:textId="4CBFF655" w:rsidR="00AD2B0B" w:rsidRPr="00D43059" w:rsidRDefault="00AD2B0B" w:rsidP="007D039F">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7B5A0413" w14:textId="05C42595" w:rsidR="00D43059" w:rsidRDefault="00D43059" w:rsidP="007D039F">
      <w:pPr>
        <w:rPr>
          <w:rFonts w:eastAsiaTheme="minorEastAsia"/>
        </w:rPr>
      </w:pPr>
      <w:r>
        <w:rPr>
          <w:rFonts w:eastAsiaTheme="minorEastAsia"/>
        </w:rPr>
        <w:t>In order to now achieve the expected values, we simply multiply every element in each row by their values:</w:t>
      </w:r>
    </w:p>
    <w:p w14:paraId="50E2844B" w14:textId="1012FE4A" w:rsidR="00D43059" w:rsidRPr="00AD2B0B" w:rsidRDefault="00D43059" w:rsidP="007D039F">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4106C662" w14:textId="77777777" w:rsidR="00D43059" w:rsidRDefault="00D43059" w:rsidP="00D43059">
      <w:pPr>
        <w:rPr>
          <w:rFonts w:eastAsiaTheme="minorEastAsia"/>
        </w:rPr>
      </w:pPr>
      <w:r>
        <w:rPr>
          <w:rFonts w:eastAsiaTheme="minorEastAsia"/>
        </w:rPr>
        <w:t>Recapping on the original problem, the goal was to find a state S such that in:</w:t>
      </w:r>
    </w:p>
    <w:p w14:paraId="1B14D67D" w14:textId="77777777" w:rsidR="00D43059" w:rsidRPr="00CD1444" w:rsidRDefault="00D43059" w:rsidP="00D43059">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6482A397" w14:textId="5CCC7861" w:rsidR="004D2B94" w:rsidRDefault="00D43059" w:rsidP="00D43059">
      <w:pPr>
        <w:rPr>
          <w:rFonts w:eastAsiaTheme="minorEastAsia"/>
        </w:rPr>
      </w:pPr>
      <w:r>
        <w:rPr>
          <w:rFonts w:eastAsiaTheme="minorEastAsia"/>
        </w:rPr>
        <w:lastRenderedPageBreak/>
        <w:t xml:space="preserve">We achieve a maximum expected value for S and a minimum number of steps for m. In order to find the expected value for S, </w:t>
      </w:r>
      <w:r w:rsidR="00D95F5E">
        <w:rPr>
          <w:rFonts w:eastAsiaTheme="minorEastAsia"/>
        </w:rPr>
        <w:t xml:space="preserve">equation (5.13) is used to find the probabilities of each state given the current starting state and then multiplied by the values of each possible state S. Consequently, the expected number of steps is found through equation (5.12). Looking at the example for the last time, taking A as our current state </w:t>
      </w:r>
      <w:r w:rsidR="004D2B94">
        <w:rPr>
          <w:rFonts w:eastAsiaTheme="minorEastAsia"/>
        </w:rPr>
        <w:t>and C as our final state, we find for our intermediate state B:</w:t>
      </w:r>
    </w:p>
    <w:p w14:paraId="2B3312FB" w14:textId="380CF57F" w:rsidR="004D2B94" w:rsidRDefault="004D2B94" w:rsidP="00D43059">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53510BAC" w14:textId="77777777" w:rsidR="00E13F2B" w:rsidRPr="00AD2B0B" w:rsidRDefault="00E13F2B" w:rsidP="00E13F2B">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3DAF4083" w14:textId="1FA8DCD3" w:rsidR="00D95F5E" w:rsidRPr="00D95F5E" w:rsidRDefault="00A04CD2" w:rsidP="00D43059">
      <w:pPr>
        <w:rPr>
          <w:rFonts w:eastAsiaTheme="minorEastAsia"/>
          <w:b/>
        </w:rPr>
      </w:pPr>
      <w:r>
        <w:rPr>
          <w:rFonts w:eastAsiaTheme="minorEastAsia"/>
          <w:b/>
        </w:rPr>
        <w:t>In apart ding:</w:t>
      </w:r>
      <w:r w:rsidR="00D95F5E">
        <w:rPr>
          <w:rFonts w:eastAsiaTheme="minorEastAsia"/>
          <w:b/>
        </w:rPr>
        <w:t xml:space="preserve"> </w:t>
      </w:r>
      <w:r w:rsidR="00D95F5E">
        <w:rPr>
          <w:rFonts w:eastAsiaTheme="minorEastAsia"/>
        </w:rPr>
        <w:t xml:space="preserve">Note that when calculating the number of steps that in order to find m, state S is used as a starting state instead of state A. </w:t>
      </w:r>
      <w:r w:rsidR="00374EA7">
        <w:rPr>
          <w:rFonts w:eastAsiaTheme="minorEastAsia"/>
        </w:rPr>
        <w:t>The reason for why we can do this is that we are assuming that the Markov chain is time-independent</w:t>
      </w:r>
      <w:r w:rsidR="00A41E2E">
        <w:rPr>
          <w:rFonts w:eastAsiaTheme="minorEastAsia"/>
        </w:rPr>
        <w:t xml:space="preserve">; that the probabilities don’t change as steps are taken. Of course in real life, probabilities will change as </w:t>
      </w:r>
      <w:r>
        <w:rPr>
          <w:rFonts w:eastAsiaTheme="minorEastAsia"/>
        </w:rPr>
        <w:t>new activities are being recorded. However, with a sufficiently large number of existing records, these changes in probability are minute. Furthermore, this will be calculated after every recorded activity</w:t>
      </w:r>
      <w:r w:rsidR="00E13F2B">
        <w:rPr>
          <w:rFonts w:eastAsiaTheme="minorEastAsia"/>
        </w:rPr>
        <w:t>. As such, at that moment, the system is indeed time-invariant.</w:t>
      </w:r>
    </w:p>
    <w:p w14:paraId="2167D58B" w14:textId="26A28052" w:rsidR="00CD1444" w:rsidRDefault="007D039F" w:rsidP="007D039F">
      <w:pPr>
        <w:pStyle w:val="Kop3"/>
      </w:pPr>
      <w:r w:rsidRPr="001C6BDE">
        <w:t xml:space="preserve">  </w:t>
      </w:r>
      <w:r w:rsidR="00C6511D" w:rsidRPr="00C6511D">
        <w:t xml:space="preserve">Drawback of choosing </w:t>
      </w:r>
      <w:r w:rsidR="00466F72">
        <w:t>M</w:t>
      </w:r>
      <w:r w:rsidR="00C6511D" w:rsidRPr="00C6511D">
        <w:t>arkov ch</w:t>
      </w:r>
      <w:r w:rsidR="00C6511D">
        <w:t>ains</w:t>
      </w:r>
    </w:p>
    <w:p w14:paraId="432194CB" w14:textId="1DD83552" w:rsidR="009F4076" w:rsidRPr="009F4076" w:rsidRDefault="009F4076" w:rsidP="009F4076">
      <w:r>
        <w:t>There is one big drawback of using Markov chains</w:t>
      </w:r>
      <w:r w:rsidR="006940F3">
        <w:t xml:space="preserve">. This assumes complete independence between past and future states other than just the one step. In reality, however, there are usually a series of sequential activities. </w:t>
      </w:r>
      <w:r w:rsidR="0061085F">
        <w:t>For now this is not taken account. However a possible solution would be to look at every possible set resulting from the Apriori algorithm and map is as a separate state. Even this is not ideal but it would be an improvement.</w:t>
      </w:r>
    </w:p>
    <w:p w14:paraId="65F285C2" w14:textId="0A4C5001" w:rsidR="009D4051" w:rsidRDefault="009D4051" w:rsidP="009D4051">
      <w:pPr>
        <w:pStyle w:val="Kop2"/>
      </w:pPr>
      <w:bookmarkStart w:id="39" w:name="_Toc530673746"/>
      <w:r>
        <w:t>Concept description</w:t>
      </w:r>
      <w:bookmarkEnd w:id="39"/>
    </w:p>
    <w:p w14:paraId="1D806479" w14:textId="36C5F736" w:rsidR="009D4051" w:rsidRDefault="009220A6" w:rsidP="009D4051">
      <w:r>
        <w:t>Now that all aspects of the concept have been discussed, we can revisit the combined design</w:t>
      </w:r>
      <w:r w:rsidR="009F4076">
        <w:t xml:space="preserve"> and see where any changes might be needed.</w:t>
      </w:r>
    </w:p>
    <w:p w14:paraId="2ADE0CDF" w14:textId="776E367F" w:rsidR="009220A6" w:rsidRDefault="00117620" w:rsidP="009D4051">
      <w:r>
        <w:rPr>
          <w:b/>
          <w:noProof/>
          <w:lang w:val="nl-NL"/>
        </w:rPr>
        <w:lastRenderedPageBreak/>
        <mc:AlternateContent>
          <mc:Choice Requires="wpg">
            <w:drawing>
              <wp:anchor distT="0" distB="0" distL="114300" distR="114300" simplePos="0" relativeHeight="251676672" behindDoc="1" locked="0" layoutInCell="1" allowOverlap="1" wp14:anchorId="4CBCACAC" wp14:editId="2084B51F">
                <wp:simplePos x="0" y="0"/>
                <wp:positionH relativeFrom="column">
                  <wp:posOffset>353060</wp:posOffset>
                </wp:positionH>
                <wp:positionV relativeFrom="paragraph">
                  <wp:posOffset>301625</wp:posOffset>
                </wp:positionV>
                <wp:extent cx="4933315" cy="4486910"/>
                <wp:effectExtent l="63500" t="38100" r="57785" b="72390"/>
                <wp:wrapSquare wrapText="bothSides"/>
                <wp:docPr id="64" name="Groep 64"/>
                <wp:cNvGraphicFramePr/>
                <a:graphic xmlns:a="http://schemas.openxmlformats.org/drawingml/2006/main">
                  <a:graphicData uri="http://schemas.microsoft.com/office/word/2010/wordprocessingGroup">
                    <wpg:wgp>
                      <wpg:cNvGrpSpPr/>
                      <wpg:grpSpPr>
                        <a:xfrm>
                          <a:off x="0" y="0"/>
                          <a:ext cx="4933315" cy="4486910"/>
                          <a:chOff x="0" y="0"/>
                          <a:chExt cx="4933507" cy="4486940"/>
                        </a:xfrm>
                      </wpg:grpSpPr>
                      <wpg:grpSp>
                        <wpg:cNvPr id="31" name="Groep 31"/>
                        <wpg:cNvGrpSpPr/>
                        <wpg:grpSpPr>
                          <a:xfrm>
                            <a:off x="0" y="0"/>
                            <a:ext cx="4933507" cy="4486940"/>
                            <a:chOff x="12108" y="0"/>
                            <a:chExt cx="4295555" cy="3402418"/>
                          </a:xfrm>
                        </wpg:grpSpPr>
                        <wps:wsp>
                          <wps:cNvPr id="32" name="Afgeronde rechthoek 3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Afgeronde rechthoek 33"/>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3A08248" w14:textId="77777777" w:rsidR="00E41B9D" w:rsidRPr="000A30D6" w:rsidRDefault="00E41B9D" w:rsidP="009220A6">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A2106A5" w14:textId="77777777" w:rsidR="00E41B9D" w:rsidRPr="000A30D6" w:rsidRDefault="00E41B9D" w:rsidP="009220A6">
                                <w:pPr>
                                  <w:jc w:val="center"/>
                                  <w:rPr>
                                    <w:rFonts w:ascii="Calibri" w:hAnsi="Calibri" w:cs="Calibri"/>
                                    <w:sz w:val="20"/>
                                    <w:szCs w:val="20"/>
                                    <w:lang w:val="nl-NL"/>
                                  </w:rPr>
                                </w:pPr>
                                <w:r w:rsidRPr="000A30D6">
                                  <w:rPr>
                                    <w:rFonts w:ascii="Calibri" w:hAnsi="Calibri" w:cs="Calibri"/>
                                    <w:sz w:val="20"/>
                                    <w:szCs w:val="20"/>
                                    <w:lang w:val="nl-NL"/>
                                  </w:rPr>
                                  <w:t>Data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hte verbindingslijn met pijl 35"/>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F181820" w14:textId="77777777" w:rsidR="00E41B9D" w:rsidRPr="000A30D6" w:rsidRDefault="00E41B9D" w:rsidP="009220A6">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8" name="Afgeronde rechthoek 38"/>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9639E84" w14:textId="77777777" w:rsidR="00E41B9D" w:rsidRPr="000A30D6" w:rsidRDefault="00E41B9D"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hte verbindingslijn met pijl 39"/>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0" name="Rechte verbindingslijn met pijl 40"/>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1" name="Afgeronde rechthoek 41"/>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B83A003" w14:textId="77777777" w:rsidR="00E41B9D" w:rsidRPr="000A30D6" w:rsidRDefault="00E41B9D" w:rsidP="009220A6">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FCE57BF" w14:textId="77777777" w:rsidR="00E41B9D" w:rsidRDefault="00E41B9D" w:rsidP="009220A6">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A09076A" w14:textId="77777777" w:rsidR="00E41B9D" w:rsidRPr="000A30D6" w:rsidRDefault="00E41B9D" w:rsidP="009220A6">
                                <w:pPr>
                                  <w:spacing w:after="0" w:line="240" w:lineRule="auto"/>
                                  <w:jc w:val="center"/>
                                  <w:rPr>
                                    <w:rFonts w:ascii="Calibri" w:hAnsi="Calibri"/>
                                    <w:sz w:val="20"/>
                                    <w:szCs w:val="20"/>
                                    <w:lang w:val="nl-NL"/>
                                  </w:rPr>
                                </w:pPr>
                                <w:r>
                                  <w:rPr>
                                    <w:rFonts w:ascii="Calibri" w:hAnsi="Calibri"/>
                                    <w:sz w:val="20"/>
                                    <w:szCs w:val="20"/>
                                    <w:lang w:val="nl-NL"/>
                                  </w:rPr>
                                  <w:t>notification</w:t>
                                </w:r>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43" name="Rechte verbindingslijn met pijl 43"/>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4" name="Afgeronde rechthoek 44"/>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21851C" w14:textId="77777777" w:rsidR="00E41B9D" w:rsidRPr="000A30D6" w:rsidRDefault="00E41B9D" w:rsidP="009220A6">
                                <w:pPr>
                                  <w:jc w:val="center"/>
                                  <w:rPr>
                                    <w:rFonts w:ascii="Calibri" w:hAnsi="Calibri"/>
                                    <w:sz w:val="20"/>
                                    <w:szCs w:val="20"/>
                                    <w:lang w:val="nl-NL"/>
                                  </w:rPr>
                                </w:pPr>
                                <w:r w:rsidRPr="000A30D6">
                                  <w:rPr>
                                    <w:rFonts w:ascii="Calibri" w:hAnsi="Calibri"/>
                                    <w:sz w:val="20"/>
                                    <w:szCs w:val="20"/>
                                    <w:lang w:val="nl-NL"/>
                                  </w:rPr>
                                  <w:t>Go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hte verbindingslijn met pijl 45"/>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46" name="Rechte verbindingslijn met pijl 46"/>
                          <wps:cNvCnPr/>
                          <wps:spPr>
                            <a:xfrm flipV="1">
                              <a:off x="2105246" y="2700669"/>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47" name="Afgeronde rechthoek 47"/>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209F0C1F" w14:textId="2C02D599" w:rsidR="00E41B9D" w:rsidRPr="009220A6" w:rsidRDefault="00E41B9D"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8" name="Afgeronde rechthoek 48"/>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8AF9D3F" w14:textId="149AC168" w:rsidR="00E41B9D" w:rsidRPr="009220A6" w:rsidRDefault="00E41B9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4" name="Afgeronde rechthoek 54"/>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6A71A01" w14:textId="7598F1B5" w:rsidR="00E41B9D" w:rsidRPr="009220A6" w:rsidRDefault="00E41B9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Afgeronde rechthoek 55"/>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39D83AA" w14:textId="268699E2" w:rsidR="00E41B9D" w:rsidRPr="009220A6" w:rsidRDefault="00E41B9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4025735" y="2208811"/>
                            <a:ext cx="5486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4BE69B9" w14:textId="7AA0FE6F" w:rsidR="00E41B9D" w:rsidRPr="009220A6" w:rsidRDefault="00E41B9D"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Quantify</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294508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47EAC4A2" w14:textId="14B44698" w:rsidR="00E41B9D" w:rsidRPr="009220A6" w:rsidRDefault="00E41B9D"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C1E95D4" w14:textId="7B597695" w:rsidR="00E41B9D" w:rsidRPr="009220A6" w:rsidRDefault="00E41B9D"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3087584" y="3420094"/>
                            <a:ext cx="136159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DC0607A" w14:textId="2D1CFFAD" w:rsidR="00E41B9D" w:rsidRPr="009220A6" w:rsidRDefault="00E41B9D"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Goal activity iden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4108863"/>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34F52DF8" w14:textId="6EF0C3F0" w:rsidR="00E41B9D" w:rsidRPr="009220A6" w:rsidRDefault="00E41B9D"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anchor>
            </w:drawing>
          </mc:Choice>
          <mc:Fallback>
            <w:pict>
              <v:group w14:anchorId="4CBCACAC" id="Groep 64" o:spid="_x0000_s1042" style="position:absolute;left:0;text-align:left;margin-left:27.8pt;margin-top:23.75pt;width:388.45pt;height:353.3pt;z-index:-251639808" coordsize="49335,4486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">
                <v:group id="Groep 31" o:spid="_x0000_s1043" style="position:absolute;width:49335;height:44869" coordorigin="121" coordsize="42955,3402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">
                  <v:roundrect id="Afgeronde rechthoek 32" o:spid="_x0000_s1044"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" fillcolor="#5a8185 [3028]" stroked="f">
                    <v:fill color2="#527578 [3172]" rotate="t" colors="0 #6a878a;.5 #51797c;1 #456c6f" focus="100%" type="gradient">
                      <o:fill v:ext="view" type="gradientUnscaled"/>
                    </v:fill>
                    <v:shadow on="t" color="black" opacity="41287f" offset="0,1.5pt"/>
                  </v:roundrect>
                  <v:roundrect id="Afgeronde rechthoek 33" o:spid="_x0000_s1045"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23A08248" w14:textId="77777777" w:rsidR="00E41B9D" w:rsidRPr="000A30D6" w:rsidRDefault="00E41B9D" w:rsidP="009220A6">
                          <w:pPr>
                            <w:jc w:val="center"/>
                            <w:rPr>
                              <w:rFonts w:ascii="Calibri" w:hAnsi="Calibri" w:cs="Calibri"/>
                              <w:sz w:val="20"/>
                              <w:szCs w:val="20"/>
                              <w:lang w:val="nl-NL"/>
                            </w:rPr>
                          </w:pPr>
                          <w:r w:rsidRPr="000A30D6">
                            <w:rPr>
                              <w:rFonts w:ascii="Calibri" w:hAnsi="Calibri" w:cs="Calibri"/>
                              <w:sz w:val="20"/>
                              <w:szCs w:val="20"/>
                              <w:lang w:val="nl-NL"/>
                            </w:rPr>
                            <w:t>Activity prediction</w:t>
                          </w:r>
                        </w:p>
                      </w:txbxContent>
                    </v:textbox>
                  </v:roundrect>
                  <v:roundrect id="Afgeronde rechthoek 34" o:spid="_x0000_s1046"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D60I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BD60IyAAAAOAA&#13;&#10;AAAPAAAAAAAAAAAAAAAAAAcCAABkcnMvZG93bnJldi54bWxQSwUGAAAAAAMAAwC3AAAA/AIAAAAA&#13;&#10;" fillcolor="#ecd078 [3209]" strokecolor="#9b7a16 [1609]" strokeweight="1pt">
                    <v:stroke joinstyle="miter"/>
                    <v:textbox>
                      <w:txbxContent>
                        <w:p w14:paraId="6A2106A5" w14:textId="77777777" w:rsidR="00E41B9D" w:rsidRPr="000A30D6" w:rsidRDefault="00E41B9D" w:rsidP="009220A6">
                          <w:pPr>
                            <w:jc w:val="center"/>
                            <w:rPr>
                              <w:rFonts w:ascii="Calibri" w:hAnsi="Calibri" w:cs="Calibri"/>
                              <w:sz w:val="20"/>
                              <w:szCs w:val="20"/>
                              <w:lang w:val="nl-NL"/>
                            </w:rPr>
                          </w:pPr>
                          <w:r w:rsidRPr="000A30D6">
                            <w:rPr>
                              <w:rFonts w:ascii="Calibri" w:hAnsi="Calibri" w:cs="Calibri"/>
                              <w:sz w:val="20"/>
                              <w:szCs w:val="20"/>
                              <w:lang w:val="nl-NL"/>
                            </w:rPr>
                            <w:t>Data acquisition</w:t>
                          </w:r>
                        </w:p>
                      </w:txbxContent>
                    </v:textbox>
                  </v:roundrect>
                  <v:shape id="Rechte verbindingslijn met pijl 35" o:spid="_x0000_s1047"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48"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3F181820" w14:textId="77777777" w:rsidR="00E41B9D" w:rsidRPr="000A30D6" w:rsidRDefault="00E41B9D" w:rsidP="009220A6">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37" o:spid="_x0000_s1049"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" strokecolor="#ecd078 [3209]" strokeweight="1.5pt">
                    <v:stroke endarrow="block" joinstyle="miter"/>
                  </v:shape>
                  <v:roundrect id="Afgeronde rechthoek 38" o:spid="_x0000_s1050"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" filled="f" strokecolor="#ecd078 [3209]" strokeweight="1.5pt">
                    <v:stroke dashstyle="dash" joinstyle="miter"/>
                    <v:textbox>
                      <w:txbxContent>
                        <w:p w14:paraId="49639E84" w14:textId="77777777" w:rsidR="00E41B9D" w:rsidRPr="000A30D6" w:rsidRDefault="00E41B9D" w:rsidP="009220A6">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9" o:spid="_x0000_s1051"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" strokecolor="#ecd078 [3209]" strokeweight="1.5pt">
                    <v:stroke endarrow="block" joinstyle="miter"/>
                  </v:shape>
                  <v:shape id="Rechte verbindingslijn met pijl 40" o:spid="_x0000_s1052"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" strokecolor="#ecd078 [3209]" strokeweight="1.5pt">
                    <v:stroke startarrow="block" joinstyle="miter"/>
                  </v:shape>
                  <v:roundrect id="Afgeronde rechthoek 41" o:spid="_x0000_s1053"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" fillcolor="#ecd078 [3209]" strokecolor="#9b7a16 [1609]" strokeweight="1pt">
                    <v:stroke joinstyle="miter"/>
                    <v:textbox>
                      <w:txbxContent>
                        <w:p w14:paraId="5B83A003" w14:textId="77777777" w:rsidR="00E41B9D" w:rsidRPr="000A30D6" w:rsidRDefault="00E41B9D" w:rsidP="009220A6">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42" o:spid="_x0000_s1054"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06Qd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" fillcolor="#ecd078 [3209]" strokecolor="#9b7a16 [1609]" strokeweight="1pt">
                    <v:stroke joinstyle="miter"/>
                    <v:textbox inset="2mm,0,,0">
                      <w:txbxContent>
                        <w:p w14:paraId="4FCE57BF" w14:textId="77777777" w:rsidR="00E41B9D" w:rsidRDefault="00E41B9D" w:rsidP="009220A6">
                          <w:pPr>
                            <w:spacing w:after="0" w:line="240" w:lineRule="auto"/>
                            <w:jc w:val="center"/>
                            <w:rPr>
                              <w:rFonts w:ascii="Calibri" w:hAnsi="Calibri"/>
                              <w:sz w:val="20"/>
                              <w:szCs w:val="20"/>
                              <w:lang w:val="nl-NL"/>
                            </w:rPr>
                          </w:pPr>
                          <w:r>
                            <w:rPr>
                              <w:rFonts w:ascii="Calibri" w:hAnsi="Calibri"/>
                              <w:sz w:val="20"/>
                              <w:szCs w:val="20"/>
                              <w:lang w:val="nl-NL"/>
                            </w:rPr>
                            <w:t xml:space="preserve">Suggested </w:t>
                          </w:r>
                        </w:p>
                        <w:p w14:paraId="3A09076A" w14:textId="77777777" w:rsidR="00E41B9D" w:rsidRPr="000A30D6" w:rsidRDefault="00E41B9D" w:rsidP="009220A6">
                          <w:pPr>
                            <w:spacing w:after="0" w:line="240" w:lineRule="auto"/>
                            <w:jc w:val="center"/>
                            <w:rPr>
                              <w:rFonts w:ascii="Calibri" w:hAnsi="Calibri"/>
                              <w:sz w:val="20"/>
                              <w:szCs w:val="20"/>
                              <w:lang w:val="nl-NL"/>
                            </w:rPr>
                          </w:pPr>
                          <w:r>
                            <w:rPr>
                              <w:rFonts w:ascii="Calibri" w:hAnsi="Calibri"/>
                              <w:sz w:val="20"/>
                              <w:szCs w:val="20"/>
                              <w:lang w:val="nl-NL"/>
                            </w:rPr>
                            <w:t>notification</w:t>
                          </w:r>
                        </w:p>
                      </w:txbxContent>
                    </v:textbox>
                  </v:roundrect>
                  <v:shape id="Rechte verbindingslijn met pijl 43" o:spid="_x0000_s1055"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" strokecolor="#ecd078 [3209]" strokeweight="1.5pt">
                    <v:stroke endarrow="block" joinstyle="miter"/>
                  </v:shape>
                  <v:roundrect id="Afgeronde rechthoek 44" o:spid="_x0000_s1056"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Cd51yAAAAOAAAAAPAAAAZHJzL2Rvd25yZXYueG1sRI9RSwMx&#13;&#10;EITfBf9DWME3m7QU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DZCd51yAAAAOAA&#13;&#10;AAAPAAAAAAAAAAAAAAAAAAcCAABkcnMvZG93bnJldi54bWxQSwUGAAAAAAMAAwC3AAAA/AIAAAAA&#13;&#10;" fillcolor="#ecd078 [3209]" strokecolor="#9b7a16 [1609]" strokeweight="1pt">
                    <v:stroke joinstyle="miter"/>
                    <v:textbox>
                      <w:txbxContent>
                        <w:p w14:paraId="2B21851C" w14:textId="77777777" w:rsidR="00E41B9D" w:rsidRPr="000A30D6" w:rsidRDefault="00E41B9D" w:rsidP="009220A6">
                          <w:pPr>
                            <w:jc w:val="center"/>
                            <w:rPr>
                              <w:rFonts w:ascii="Calibri" w:hAnsi="Calibri"/>
                              <w:sz w:val="20"/>
                              <w:szCs w:val="20"/>
                              <w:lang w:val="nl-NL"/>
                            </w:rPr>
                          </w:pPr>
                          <w:r w:rsidRPr="000A30D6">
                            <w:rPr>
                              <w:rFonts w:ascii="Calibri" w:hAnsi="Calibri"/>
                              <w:sz w:val="20"/>
                              <w:szCs w:val="20"/>
                              <w:lang w:val="nl-NL"/>
                            </w:rPr>
                            <w:t>Goals</w:t>
                          </w:r>
                        </w:p>
                      </w:txbxContent>
                    </v:textbox>
                  </v:roundrect>
                  <v:shape id="Rechte verbindingslijn met pijl 45" o:spid="_x0000_s1057"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VIOo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M7geSieAbl6AAAA//8DAFBLAQItABQABgAIAAAAIQDb4fbL7gAAAIUBAAATAAAAAAAA&#13;&#10;AAAAAAAAAAAAAABbQ29udGVudF9UeXBlc10ueG1sUEsBAi0AFAAGAAgAAAAhAFr0LFu/AAAAFQEA&#13;&#10;AAsAAAAAAAAAAAAAAAAAHwEAAF9yZWxzLy5yZWxzUEsBAi0AFAAGAAgAAAAhAElUg6jHAAAA4AAA&#13;&#10;AA8AAAAAAAAAAAAAAAAABwIAAGRycy9kb3ducmV2LnhtbFBLBQYAAAAAAwADALcAAAD7AgAAAAA=&#13;&#10;" strokecolor="#ecd078 [3209]" strokeweight="1.5pt">
                    <v:stroke startarrow="block" joinstyle="miter"/>
                  </v:shape>
                  <v:shape id="Rechte verbindingslijn met pijl 46" o:spid="_x0000_s1058" type="#_x0000_t32" style="position:absolute;left:21052;top:27006;width:2445;height:1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" strokecolor="#ecd078 [3209]" strokeweight="1.5pt">
                    <v:stroke startarrow="block" joinstyle="miter"/>
                  </v:shape>
                </v:group>
                <v:roundrect id="Afgeronde rechthoek 47" o:spid="_x0000_s1059"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" fillcolor="#d95b43 [3207]" strokecolor="#752617 [1607]" strokeweight="1pt">
                  <v:stroke joinstyle="miter"/>
                  <v:textbox inset="0,0,0,0">
                    <w:txbxContent>
                      <w:p w14:paraId="209F0C1F" w14:textId="2C02D599" w:rsidR="00E41B9D" w:rsidRPr="009220A6" w:rsidRDefault="00E41B9D" w:rsidP="009220A6">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48" o:spid="_x0000_s1060"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" fillcolor="#d95b43 [3207]" strokecolor="#752617 [1607]" strokeweight="1pt">
                  <v:stroke joinstyle="miter"/>
                  <v:textbox inset="0,0,0,0">
                    <w:txbxContent>
                      <w:p w14:paraId="68AF9D3F" w14:textId="149AC168" w:rsidR="00E41B9D" w:rsidRPr="009220A6" w:rsidRDefault="00E41B9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4" o:spid="_x0000_s1061"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" fillcolor="#d95b43 [3207]" strokecolor="#752617 [1607]" strokeweight="1pt">
                  <v:stroke joinstyle="miter"/>
                  <v:textbox inset="0,0,0,0">
                    <w:txbxContent>
                      <w:p w14:paraId="76A71A01" w14:textId="7598F1B5" w:rsidR="00E41B9D" w:rsidRPr="009220A6" w:rsidRDefault="00E41B9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5" o:spid="_x0000_s1062"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" fillcolor="#d95b43 [3207]" strokecolor="#752617 [1607]" strokeweight="1pt">
                  <v:stroke joinstyle="miter"/>
                  <v:textbox inset="0,0,0,0">
                    <w:txbxContent>
                      <w:p w14:paraId="039D83AA" w14:textId="268699E2" w:rsidR="00E41B9D" w:rsidRPr="009220A6" w:rsidRDefault="00E41B9D" w:rsidP="009220A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59" o:spid="_x0000_s1063" style="position:absolute;left:40257;top:22088;width:5486;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4BE69B9" w14:textId="7AA0FE6F" w:rsidR="00E41B9D" w:rsidRPr="009220A6" w:rsidRDefault="00E41B9D"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Quantify</w:t>
                        </w:r>
                      </w:p>
                    </w:txbxContent>
                  </v:textbox>
                </v:roundrect>
                <v:roundrect id="Afgeronde rechthoek 60" o:spid="_x0000_s1064" style="position:absolute;left:29450;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47EAC4A2" w14:textId="14B44698" w:rsidR="00E41B9D" w:rsidRPr="009220A6" w:rsidRDefault="00E41B9D"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65"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6C1E95D4" w14:textId="7B597695" w:rsidR="00E41B9D" w:rsidRPr="009220A6" w:rsidRDefault="00E41B9D" w:rsidP="0062138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66" style="position:absolute;left:30875;top:34200;width:13616;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0DC0607A" w14:textId="2D1CFFAD" w:rsidR="00E41B9D" w:rsidRPr="009220A6" w:rsidRDefault="00E41B9D"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Goal activity identification</w:t>
                        </w:r>
                      </w:p>
                    </w:txbxContent>
                  </v:textbox>
                </v:roundrect>
                <v:roundrect id="Afgeronde rechthoek 63" o:spid="_x0000_s1067" style="position:absolute;left:7718;top:41088;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34F52DF8" w14:textId="6EF0C3F0" w:rsidR="00E41B9D" w:rsidRPr="009220A6" w:rsidRDefault="00E41B9D" w:rsidP="00D81036">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1843BC7E" w14:textId="1A061C09" w:rsidR="009D4051" w:rsidRDefault="009D4051">
      <w:pPr>
        <w:jc w:val="left"/>
      </w:pPr>
      <w:r>
        <w:br w:type="page"/>
      </w:r>
    </w:p>
    <w:p w14:paraId="78044D4A" w14:textId="01EA1212" w:rsidR="009D4051" w:rsidRDefault="009D4051" w:rsidP="009D4051">
      <w:pPr>
        <w:pStyle w:val="Kop1"/>
      </w:pPr>
      <w:bookmarkStart w:id="40" w:name="_Toc530673747"/>
      <w:r>
        <w:lastRenderedPageBreak/>
        <w:br/>
        <w:t>Implementation</w:t>
      </w:r>
      <w:bookmarkEnd w:id="40"/>
    </w:p>
    <w:p w14:paraId="5196012A" w14:textId="1D9D7D7B" w:rsidR="009D4051" w:rsidRDefault="009D4051" w:rsidP="009D4051">
      <w:r>
        <w:t>The implementation is a major aspect in this report. In order to test the proposed concept, a number of things have to be done. First, a suitable platform has to be chosen. This platform should not only allow for all desired datasets to be supported, but preferably also allow for connection to a real-life application for field testing. Secondly, the algorithms of the conceptual design have to be implemented in code and linked to one another and to the data sources. Lastly, the implementation should provide some sort of reporting mechanism which allows analysis of the results.</w:t>
      </w:r>
    </w:p>
    <w:p w14:paraId="02B79A61" w14:textId="2BA45507" w:rsidR="009D4051" w:rsidRDefault="009D4051" w:rsidP="009D4051">
      <w:pPr>
        <w:pStyle w:val="Kop2"/>
      </w:pPr>
      <w:bookmarkStart w:id="41" w:name="_Toc530673748"/>
      <w:r>
        <w:t>Platform</w:t>
      </w:r>
      <w:bookmarkEnd w:id="41"/>
    </w:p>
    <w:p w14:paraId="58AA20DA" w14:textId="43DF8FA1" w:rsidR="009D4051" w:rsidRDefault="009D4051" w:rsidP="009D4051">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11BB2C15" w14:textId="77777777" w:rsidR="009D4051" w:rsidRPr="009F15C5" w:rsidRDefault="009D4051" w:rsidP="009D4051">
      <w:pPr>
        <w:pStyle w:val="Kop3"/>
      </w:pPr>
      <w:bookmarkStart w:id="42" w:name="_Toc530673749"/>
      <w:r>
        <w:t>Internet of Things</w:t>
      </w:r>
      <w:bookmarkEnd w:id="42"/>
    </w:p>
    <w:p w14:paraId="5496E6C9" w14:textId="4B7054AC" w:rsidR="009D4051" w:rsidRDefault="009D4051" w:rsidP="009D4051">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7C6424">
        <w:instrText xml:space="preserve"> ADDIN ZOTERO_ITEM CSL_CITATION {"citationID":"WGfeR5i7","properties":{"formattedCitation":"[37]","plainCitation":"[37]","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7C6424">
        <w:rPr>
          <w:noProof/>
        </w:rPr>
        <w:t>[37]</w:t>
      </w:r>
      <w:r>
        <w:fldChar w:fldCharType="end"/>
      </w:r>
      <w:r>
        <w:t>. This is expected to grow to between 20 and 200 billion within the next five to ten years. The promise of IoT doesn’t end at just connecting the devices to the internet. It is just the first step.</w:t>
      </w:r>
    </w:p>
    <w:p w14:paraId="3C209FF6" w14:textId="77777777" w:rsidR="009D4051" w:rsidRDefault="009D4051" w:rsidP="009D4051">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rPr>
          <w:b/>
        </w:rPr>
        <w:t>&lt;fill in references&gt;</w:t>
      </w:r>
      <w:r>
        <w:t xml:space="preserve">  are analyzing activity based on random sensor data.</w:t>
      </w:r>
    </w:p>
    <w:p w14:paraId="4AA56C45" w14:textId="77777777" w:rsidR="009D4051" w:rsidRDefault="009D4051" w:rsidP="009D4051">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7376CFB" w14:textId="77777777" w:rsidR="009D4051" w:rsidRDefault="009D4051" w:rsidP="009D4051">
      <w:pPr>
        <w:pStyle w:val="Kop3"/>
      </w:pPr>
      <w:bookmarkStart w:id="43" w:name="_Toc530673750"/>
      <w:r>
        <w:t>Programming language</w:t>
      </w:r>
      <w:bookmarkEnd w:id="43"/>
    </w:p>
    <w:p w14:paraId="345CB1D3" w14:textId="237AE524" w:rsidR="009D4051" w:rsidRDefault="009D4051" w:rsidP="009D4051">
      <w:r>
        <w:t xml:space="preserve">When it comes to implementing machine learning algorithms, there are several go to languages. The five most used languages </w:t>
      </w:r>
      <w:r>
        <w:fldChar w:fldCharType="begin"/>
      </w:r>
      <w:r w:rsidR="00DE1D1D">
        <w:instrText xml:space="preserve"> ADDIN ZOTERO_ITEM CSL_CITATION {"citationID":"jPtgCZTZ","properties":{"formattedCitation":"[61]","plainCitation":"[61]","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DE1D1D">
        <w:rPr>
          <w:noProof/>
        </w:rPr>
        <w:t>[61]</w:t>
      </w:r>
      <w:r>
        <w:fldChar w:fldCharType="end"/>
      </w:r>
      <w:r>
        <w:t>, in order, are:</w:t>
      </w:r>
    </w:p>
    <w:p w14:paraId="631EC0EB" w14:textId="77777777" w:rsidR="009D4051" w:rsidRDefault="009D4051" w:rsidP="009D4051">
      <w:pPr>
        <w:pStyle w:val="Lijstalinea"/>
        <w:numPr>
          <w:ilvl w:val="0"/>
          <w:numId w:val="31"/>
        </w:numPr>
      </w:pPr>
      <w:r>
        <w:t>Python</w:t>
      </w:r>
    </w:p>
    <w:p w14:paraId="2DDBEC56" w14:textId="77777777" w:rsidR="009D4051" w:rsidRDefault="009D4051" w:rsidP="009D4051">
      <w:pPr>
        <w:pStyle w:val="Lijstalinea"/>
        <w:numPr>
          <w:ilvl w:val="0"/>
          <w:numId w:val="31"/>
        </w:numPr>
      </w:pPr>
      <w:r>
        <w:t>C/C++</w:t>
      </w:r>
    </w:p>
    <w:p w14:paraId="69066779" w14:textId="77777777" w:rsidR="009D4051" w:rsidRDefault="009D4051" w:rsidP="009D4051">
      <w:pPr>
        <w:pStyle w:val="Lijstalinea"/>
        <w:numPr>
          <w:ilvl w:val="0"/>
          <w:numId w:val="31"/>
        </w:numPr>
      </w:pPr>
      <w:r>
        <w:t>Java</w:t>
      </w:r>
    </w:p>
    <w:p w14:paraId="35BC6AB1" w14:textId="77777777" w:rsidR="009D4051" w:rsidRDefault="009D4051" w:rsidP="009D4051">
      <w:pPr>
        <w:pStyle w:val="Lijstalinea"/>
        <w:numPr>
          <w:ilvl w:val="0"/>
          <w:numId w:val="31"/>
        </w:numPr>
      </w:pPr>
      <w:r>
        <w:t>R</w:t>
      </w:r>
    </w:p>
    <w:p w14:paraId="1855EB0F" w14:textId="77777777" w:rsidR="009D4051" w:rsidRDefault="009D4051" w:rsidP="009D4051">
      <w:pPr>
        <w:pStyle w:val="Lijstalinea"/>
        <w:numPr>
          <w:ilvl w:val="0"/>
          <w:numId w:val="31"/>
        </w:numPr>
      </w:pPr>
      <w:r>
        <w:t>JavaScript</w:t>
      </w:r>
    </w:p>
    <w:p w14:paraId="3327615C" w14:textId="77777777" w:rsidR="009D4051" w:rsidRDefault="009D4051" w:rsidP="009D4051">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08CEE822" w14:textId="77777777" w:rsidR="009D4051" w:rsidRDefault="009D4051" w:rsidP="009D4051">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w:t>
      </w:r>
      <w:r>
        <w:rPr>
          <w:rStyle w:val="Voetnootmarkering"/>
        </w:rPr>
        <w:footnoteReference w:id="3"/>
      </w:r>
      <w:r>
        <w:t xml:space="preserve"> interface are likely to be implemented in JavaScript.</w:t>
      </w:r>
    </w:p>
    <w:p w14:paraId="04AC0E70" w14:textId="77777777" w:rsidR="009D4051" w:rsidRDefault="009D4051" w:rsidP="009D4051">
      <w:pPr>
        <w:pStyle w:val="Kop3"/>
      </w:pPr>
      <w:bookmarkStart w:id="44" w:name="_Toc530673751"/>
      <w:r>
        <w:t>Set-up</w:t>
      </w:r>
      <w:bookmarkEnd w:id="44"/>
    </w:p>
    <w:p w14:paraId="57B286FF" w14:textId="77777777" w:rsidR="009D4051" w:rsidRDefault="009D4051" w:rsidP="009D4051">
      <w:r>
        <w:t xml:space="preserve">Taking the above choices into consideration and looking at the current professional landscape, there is a single, simple way forward. </w:t>
      </w:r>
    </w:p>
    <w:p w14:paraId="76F1DA32" w14:textId="100B2CD5" w:rsidR="009D4051" w:rsidRPr="00E41B9D" w:rsidRDefault="009D4051" w:rsidP="009D4051">
      <w:pPr>
        <w:rPr>
          <w:lang w:val="nl-NL"/>
        </w:rPr>
      </w:pPr>
      <w:r w:rsidRPr="00E41B9D">
        <w:rPr>
          <w:lang w:val="nl-NL"/>
        </w:rPr>
        <w:t>Node.js</w:t>
      </w:r>
    </w:p>
    <w:p w14:paraId="17C39756" w14:textId="41C78C6A" w:rsidR="009D4051" w:rsidRPr="00FA4163" w:rsidRDefault="00FA4163">
      <w:pPr>
        <w:jc w:val="left"/>
        <w:rPr>
          <w:b/>
          <w:lang w:val="nl-NL"/>
        </w:rPr>
      </w:pPr>
      <w:r w:rsidRPr="00FA4163">
        <w:rPr>
          <w:b/>
          <w:lang w:val="nl-NL"/>
        </w:rPr>
        <w:t>Ergens blabla over ml-matrix en doe iets over scaling</w:t>
      </w:r>
      <w:r w:rsidR="009D4051" w:rsidRPr="00FA4163">
        <w:rPr>
          <w:lang w:val="nl-NL"/>
        </w:rPr>
        <w:br w:type="page"/>
      </w:r>
    </w:p>
    <w:p w14:paraId="212B613C" w14:textId="77777777" w:rsidR="0043574A" w:rsidRDefault="009D4051" w:rsidP="00B1536B">
      <w:pPr>
        <w:pStyle w:val="Kop1"/>
      </w:pPr>
      <w:r w:rsidRPr="00FA4163">
        <w:rPr>
          <w:lang w:val="nl-NL"/>
        </w:rPr>
        <w:lastRenderedPageBreak/>
        <w:br/>
      </w:r>
      <w:bookmarkStart w:id="45" w:name="_Toc530673752"/>
      <w:r>
        <w:t>System architecture</w:t>
      </w:r>
      <w:bookmarkEnd w:id="45"/>
    </w:p>
    <w:p w14:paraId="7638A72F" w14:textId="49F3DEE6" w:rsidR="008A5B48" w:rsidRDefault="008A5B48" w:rsidP="008A5B48">
      <w:pPr>
        <w:pStyle w:val="Kop2"/>
      </w:pPr>
      <w:bookmarkStart w:id="46" w:name="_Toc530673753"/>
      <w:r>
        <w:t>Schematics</w:t>
      </w:r>
      <w:bookmarkEnd w:id="46"/>
    </w:p>
    <w:p w14:paraId="09AABE72" w14:textId="4312A60A" w:rsidR="008A5B48" w:rsidRDefault="0043574A" w:rsidP="0043574A">
      <w:r w:rsidRPr="008A5B48">
        <w:t xml:space="preserve">Drawing of </w:t>
      </w:r>
      <w:r w:rsidR="008A5B48" w:rsidRPr="008A5B48">
        <w:t>entire system architecture</w:t>
      </w:r>
    </w:p>
    <w:p w14:paraId="3D789EB5" w14:textId="3D382DE0" w:rsidR="00973757" w:rsidRPr="00973757" w:rsidRDefault="00973757" w:rsidP="0043574A">
      <w:pPr>
        <w:rPr>
          <w:b/>
        </w:rPr>
      </w:pPr>
      <w:r>
        <w:rPr>
          <w:b/>
        </w:rPr>
        <w:t>When done</w:t>
      </w:r>
    </w:p>
    <w:p w14:paraId="4B213428" w14:textId="77777777" w:rsidR="008A5B48" w:rsidRDefault="008A5B48" w:rsidP="008A5B48">
      <w:pPr>
        <w:pStyle w:val="Kop2"/>
      </w:pPr>
      <w:bookmarkStart w:id="47" w:name="_Toc530673754"/>
      <w:r>
        <w:t>API</w:t>
      </w:r>
      <w:bookmarkEnd w:id="47"/>
    </w:p>
    <w:p w14:paraId="1D582D98" w14:textId="2F44AE90" w:rsidR="008A5B48" w:rsidRDefault="008A5B48" w:rsidP="008A5B48">
      <w:r>
        <w:t>Description of all endpoints and what they do</w:t>
      </w:r>
    </w:p>
    <w:p w14:paraId="78E98906" w14:textId="6AD716A2" w:rsidR="00973757" w:rsidRPr="00973757" w:rsidRDefault="00973757" w:rsidP="008A5B48">
      <w:pPr>
        <w:rPr>
          <w:b/>
        </w:rPr>
      </w:pPr>
      <w:r>
        <w:rPr>
          <w:b/>
        </w:rPr>
        <w:t>When done</w:t>
      </w:r>
    </w:p>
    <w:p w14:paraId="5590EAF0" w14:textId="77777777" w:rsidR="008A5B48" w:rsidRDefault="004D13C7" w:rsidP="008A5B48">
      <w:pPr>
        <w:pStyle w:val="Kop1"/>
      </w:pPr>
      <w:r>
        <w:br w:type="page"/>
      </w:r>
      <w:r w:rsidR="008A5B48">
        <w:lastRenderedPageBreak/>
        <w:br/>
      </w:r>
      <w:bookmarkStart w:id="48" w:name="_Toc530673755"/>
      <w:r w:rsidR="008A5B48">
        <w:t>Experimentation</w:t>
      </w:r>
      <w:bookmarkEnd w:id="48"/>
    </w:p>
    <w:p w14:paraId="1F3F329C" w14:textId="77777777" w:rsidR="008A5B48" w:rsidRDefault="008A5B48" w:rsidP="008A5B48">
      <w:pPr>
        <w:pStyle w:val="Kop2"/>
      </w:pPr>
      <w:bookmarkStart w:id="49" w:name="_Toc530673756"/>
      <w:r>
        <w:t>Testing</w:t>
      </w:r>
      <w:bookmarkEnd w:id="49"/>
    </w:p>
    <w:p w14:paraId="05FECF2C" w14:textId="77777777" w:rsidR="008A5B48" w:rsidRDefault="008A5B48" w:rsidP="008A5B48">
      <w:pPr>
        <w:pStyle w:val="Kop2"/>
      </w:pPr>
      <w:bookmarkStart w:id="50" w:name="_Toc530673757"/>
      <w:r>
        <w:t>Results</w:t>
      </w:r>
      <w:bookmarkEnd w:id="50"/>
    </w:p>
    <w:p w14:paraId="099DB1DC" w14:textId="58B3D4FD" w:rsidR="008A5B48" w:rsidRDefault="008A5B48" w:rsidP="008A5B48">
      <w:pPr>
        <w:pStyle w:val="Kop2"/>
      </w:pPr>
      <w:r>
        <w:br w:type="page"/>
      </w:r>
    </w:p>
    <w:p w14:paraId="608CC8BD" w14:textId="004E00A5" w:rsidR="008A5B48" w:rsidRDefault="008A5B48" w:rsidP="008A5B48">
      <w:pPr>
        <w:pStyle w:val="Kop1"/>
      </w:pPr>
      <w:r>
        <w:lastRenderedPageBreak/>
        <w:br/>
      </w:r>
      <w:bookmarkStart w:id="51" w:name="_Toc530673758"/>
      <w:r w:rsidR="009220A6">
        <w:t>Discussion</w:t>
      </w:r>
      <w:bookmarkEnd w:id="51"/>
    </w:p>
    <w:p w14:paraId="65114470" w14:textId="1B5E759F" w:rsidR="008A5B48" w:rsidRDefault="008A5B48">
      <w:pPr>
        <w:jc w:val="left"/>
      </w:pPr>
      <w:r>
        <w:br w:type="page"/>
      </w:r>
    </w:p>
    <w:p w14:paraId="05AAFC84" w14:textId="589FD48B" w:rsidR="00D63996" w:rsidRDefault="00D63996" w:rsidP="00D63996">
      <w:pPr>
        <w:pStyle w:val="Kop1"/>
        <w:ind w:left="720"/>
      </w:pPr>
      <w:r>
        <w:lastRenderedPageBreak/>
        <w:br/>
      </w:r>
      <w:bookmarkStart w:id="52" w:name="_Toc530673759"/>
      <w:r>
        <w:t>References</w:t>
      </w:r>
      <w:bookmarkEnd w:id="52"/>
    </w:p>
    <w:p w14:paraId="0C4B5659" w14:textId="77777777" w:rsidR="003C495F" w:rsidRDefault="003C495F" w:rsidP="00A4641F">
      <w:pPr>
        <w:pStyle w:val="Bibliografie1"/>
        <w:ind w:left="0" w:firstLine="0"/>
        <w:rPr>
          <w:sz w:val="20"/>
        </w:rPr>
        <w:sectPr w:rsidR="003C495F" w:rsidSect="00CD2A98">
          <w:type w:val="continuous"/>
          <w:pgSz w:w="11907" w:h="16839" w:code="9"/>
          <w:pgMar w:top="1267" w:right="1339" w:bottom="1694" w:left="1339" w:header="720" w:footer="720" w:gutter="0"/>
          <w:cols w:space="720"/>
          <w:docGrid w:linePitch="360"/>
        </w:sectPr>
      </w:pPr>
    </w:p>
    <w:p w14:paraId="7B4F788E" w14:textId="77777777" w:rsidR="00DE1D1D" w:rsidRPr="00DE1D1D" w:rsidRDefault="0047128B" w:rsidP="00DE1D1D">
      <w:pPr>
        <w:widowControl w:val="0"/>
        <w:autoSpaceDE w:val="0"/>
        <w:autoSpaceDN w:val="0"/>
        <w:adjustRightInd w:val="0"/>
        <w:rPr>
          <w:rFonts w:ascii="Times New Roman" w:hAnsi="Times New Roman" w:cs="Times New Roman"/>
          <w:color w:val="auto"/>
        </w:rPr>
      </w:pPr>
      <w:r>
        <w:fldChar w:fldCharType="begin"/>
      </w:r>
      <w:r w:rsidR="00460959">
        <w:instrText xml:space="preserve"> ADDIN ZOTERO_BIBL {"uncited":[],"omitted":[],"custom":[]} CSL_BIBLIOGRAPHY </w:instrText>
      </w:r>
      <w:r>
        <w:fldChar w:fldCharType="separate"/>
      </w:r>
      <w:r w:rsidR="00DE1D1D" w:rsidRPr="00DE1D1D">
        <w:rPr>
          <w:rFonts w:ascii="Times New Roman" w:hAnsi="Times New Roman" w:cs="Times New Roman"/>
          <w:color w:val="auto"/>
        </w:rPr>
        <w:t>[1]</w:t>
      </w:r>
      <w:r w:rsidR="00DE1D1D" w:rsidRPr="00DE1D1D">
        <w:rPr>
          <w:rFonts w:ascii="Times New Roman" w:hAnsi="Times New Roman" w:cs="Times New Roman"/>
          <w:color w:val="auto"/>
        </w:rPr>
        <w:tab/>
        <w:t xml:space="preserve">T. Okoshi, H. Nozaki, J. Nakazawa, H. Tokuda, J. Ramos, and A. K. Dey, “Towards attention-aware adaptive notification on smart phones,” </w:t>
      </w:r>
      <w:r w:rsidR="00DE1D1D" w:rsidRPr="00DE1D1D">
        <w:rPr>
          <w:rFonts w:ascii="Times New Roman" w:hAnsi="Times New Roman" w:cs="Times New Roman"/>
          <w:i/>
          <w:iCs/>
          <w:color w:val="auto"/>
        </w:rPr>
        <w:t>Pervasive Mob. Comput.</w:t>
      </w:r>
      <w:r w:rsidR="00DE1D1D" w:rsidRPr="00DE1D1D">
        <w:rPr>
          <w:rFonts w:ascii="Times New Roman" w:hAnsi="Times New Roman" w:cs="Times New Roman"/>
          <w:color w:val="auto"/>
        </w:rPr>
        <w:t>, vol. 26, pp. 17–34, Feb. 2016.</w:t>
      </w:r>
    </w:p>
    <w:p w14:paraId="32D0D347"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w:t>
      </w:r>
      <w:r w:rsidRPr="00DE1D1D">
        <w:rPr>
          <w:rFonts w:ascii="Times New Roman" w:hAnsi="Times New Roman" w:cs="Times New Roman"/>
          <w:color w:val="auto"/>
        </w:rPr>
        <w:tab/>
        <w:t xml:space="preserve">L. S. Shafti, P. A. Haya, M. García-Herranz, and X. Alamán, “Personal Ambient Intelligent Reminder for People with Cognitive Disabilities,” in </w:t>
      </w:r>
      <w:r w:rsidRPr="00DE1D1D">
        <w:rPr>
          <w:rFonts w:ascii="Times New Roman" w:hAnsi="Times New Roman" w:cs="Times New Roman"/>
          <w:i/>
          <w:iCs/>
          <w:color w:val="auto"/>
        </w:rPr>
        <w:t>Ambient Assisted Living and Home Care</w:t>
      </w:r>
      <w:r w:rsidRPr="00DE1D1D">
        <w:rPr>
          <w:rFonts w:ascii="Times New Roman" w:hAnsi="Times New Roman" w:cs="Times New Roman"/>
          <w:color w:val="auto"/>
        </w:rPr>
        <w:t>, 2012, pp. 383–390.</w:t>
      </w:r>
    </w:p>
    <w:p w14:paraId="10460FA8"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w:t>
      </w:r>
      <w:r w:rsidRPr="00DE1D1D">
        <w:rPr>
          <w:rFonts w:ascii="Times New Roman" w:hAnsi="Times New Roman" w:cs="Times New Roman"/>
          <w:color w:val="auto"/>
        </w:rPr>
        <w:tab/>
        <w:t xml:space="preserve">J. K. Zao, M. Y. Wang, P. Tsai, and J. W. S. Liu, “Smart phone based medicine in-take scheduler, reminder and monitor,” in </w:t>
      </w:r>
      <w:r w:rsidRPr="00DE1D1D">
        <w:rPr>
          <w:rFonts w:ascii="Times New Roman" w:hAnsi="Times New Roman" w:cs="Times New Roman"/>
          <w:i/>
          <w:iCs/>
          <w:color w:val="auto"/>
        </w:rPr>
        <w:t>The 12th IEEE International Conference on e-Health Networking, Applications and Services</w:t>
      </w:r>
      <w:r w:rsidRPr="00DE1D1D">
        <w:rPr>
          <w:rFonts w:ascii="Times New Roman" w:hAnsi="Times New Roman" w:cs="Times New Roman"/>
          <w:color w:val="auto"/>
        </w:rPr>
        <w:t>, 2010, pp. 162–168.</w:t>
      </w:r>
    </w:p>
    <w:p w14:paraId="6AD350BB"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w:t>
      </w:r>
      <w:r w:rsidRPr="00DE1D1D">
        <w:rPr>
          <w:rFonts w:ascii="Times New Roman" w:hAnsi="Times New Roman" w:cs="Times New Roman"/>
          <w:color w:val="auto"/>
        </w:rPr>
        <w:tab/>
        <w:t xml:space="preserve">A. Arcelus, M. H. Jones, R. Goubran, and F. Knoefel, “Integration of Smart Home Technologies in a Health Monitoring System for the Elderly,” in </w:t>
      </w:r>
      <w:r w:rsidRPr="00DE1D1D">
        <w:rPr>
          <w:rFonts w:ascii="Times New Roman" w:hAnsi="Times New Roman" w:cs="Times New Roman"/>
          <w:i/>
          <w:iCs/>
          <w:color w:val="auto"/>
        </w:rPr>
        <w:t>21st International Conference on Advanced Information Networking and Applications Workshops, 2007, AINAW ’07</w:t>
      </w:r>
      <w:r w:rsidRPr="00DE1D1D">
        <w:rPr>
          <w:rFonts w:ascii="Times New Roman" w:hAnsi="Times New Roman" w:cs="Times New Roman"/>
          <w:color w:val="auto"/>
        </w:rPr>
        <w:t>, 2007, vol. 2, pp. 820–825.</w:t>
      </w:r>
    </w:p>
    <w:p w14:paraId="47CD18AF"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w:t>
      </w:r>
      <w:r w:rsidRPr="00DE1D1D">
        <w:rPr>
          <w:rFonts w:ascii="Times New Roman" w:hAnsi="Times New Roman" w:cs="Times New Roman"/>
          <w:color w:val="auto"/>
        </w:rPr>
        <w:tab/>
        <w:t>W. Jih, J. Y. Hsu, and T.-M. Tsai, “Context-Aware Service Integration for Elderly Care in A Smart Environment,” 2006.</w:t>
      </w:r>
    </w:p>
    <w:p w14:paraId="2238CA11"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6]</w:t>
      </w:r>
      <w:r w:rsidRPr="00DE1D1D">
        <w:rPr>
          <w:rFonts w:ascii="Times New Roman" w:hAnsi="Times New Roman" w:cs="Times New Roman"/>
          <w:color w:val="auto"/>
        </w:rPr>
        <w:tab/>
        <w:t xml:space="preserve">N. Mitabe and N. Shinomiya, “Support system for elderly care with ambient sensors in indoor environment,” in </w:t>
      </w:r>
      <w:r w:rsidRPr="00DE1D1D">
        <w:rPr>
          <w:rFonts w:ascii="Times New Roman" w:hAnsi="Times New Roman" w:cs="Times New Roman"/>
          <w:i/>
          <w:iCs/>
          <w:color w:val="auto"/>
        </w:rPr>
        <w:t xml:space="preserve">2017 </w:t>
      </w:r>
      <w:r w:rsidRPr="00DE1D1D">
        <w:rPr>
          <w:rFonts w:ascii="Times New Roman" w:hAnsi="Times New Roman" w:cs="Times New Roman"/>
          <w:i/>
          <w:iCs/>
          <w:color w:val="auto"/>
        </w:rPr>
        <w:t>Eleventh International Conference on Sensing Technology (ICST)</w:t>
      </w:r>
      <w:r w:rsidRPr="00DE1D1D">
        <w:rPr>
          <w:rFonts w:ascii="Times New Roman" w:hAnsi="Times New Roman" w:cs="Times New Roman"/>
          <w:color w:val="auto"/>
        </w:rPr>
        <w:t>, 2017, pp. 1–4.</w:t>
      </w:r>
    </w:p>
    <w:p w14:paraId="77ACB581"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7]</w:t>
      </w:r>
      <w:r w:rsidRPr="00DE1D1D">
        <w:rPr>
          <w:rFonts w:ascii="Times New Roman" w:hAnsi="Times New Roman" w:cs="Times New Roman"/>
          <w:color w:val="auto"/>
        </w:rPr>
        <w:tab/>
        <w:t>M. Neerincx, M. Tielman, C. Horsch, W.-P. Brinkman, K. Bosch, and R. J. Beun, “Virtual Health Agents,” 2015.</w:t>
      </w:r>
    </w:p>
    <w:p w14:paraId="37BC1312"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8]</w:t>
      </w:r>
      <w:r w:rsidRPr="00DE1D1D">
        <w:rPr>
          <w:rFonts w:ascii="Times New Roman" w:hAnsi="Times New Roman" w:cs="Times New Roman"/>
          <w:color w:val="auto"/>
        </w:rPr>
        <w:tab/>
        <w:t xml:space="preserve">M. B. van Riemsdijk, C. M. Jonker, and V. Lesser, “Creating Socially Adaptive Electronic Partners: Interaction, Reasoning and Ethical Challenges,” in </w:t>
      </w:r>
      <w:r w:rsidRPr="00DE1D1D">
        <w:rPr>
          <w:rFonts w:ascii="Times New Roman" w:hAnsi="Times New Roman" w:cs="Times New Roman"/>
          <w:i/>
          <w:iCs/>
          <w:color w:val="auto"/>
        </w:rPr>
        <w:t>Proceedings of the 2015 International Conference on Autonomous Agents and Multiagent Systems</w:t>
      </w:r>
      <w:r w:rsidRPr="00DE1D1D">
        <w:rPr>
          <w:rFonts w:ascii="Times New Roman" w:hAnsi="Times New Roman" w:cs="Times New Roman"/>
          <w:color w:val="auto"/>
        </w:rPr>
        <w:t>, Richland, SC, 2015, pp. 1201–1206.</w:t>
      </w:r>
    </w:p>
    <w:p w14:paraId="45346118"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9]</w:t>
      </w:r>
      <w:r w:rsidRPr="00DE1D1D">
        <w:rPr>
          <w:rFonts w:ascii="Times New Roman" w:hAnsi="Times New Roman" w:cs="Times New Roman"/>
          <w:color w:val="auto"/>
        </w:rPr>
        <w:tab/>
        <w:t xml:space="preserve">“Olisto makes smart thing smarter, according to your rules.,” </w:t>
      </w:r>
      <w:r w:rsidRPr="00DE1D1D">
        <w:rPr>
          <w:rFonts w:ascii="Times New Roman" w:hAnsi="Times New Roman" w:cs="Times New Roman"/>
          <w:i/>
          <w:iCs/>
          <w:color w:val="auto"/>
        </w:rPr>
        <w:t>Olisto</w:t>
      </w:r>
      <w:r w:rsidRPr="00DE1D1D">
        <w:rPr>
          <w:rFonts w:ascii="Times New Roman" w:hAnsi="Times New Roman" w:cs="Times New Roman"/>
          <w:color w:val="auto"/>
        </w:rPr>
        <w:t>. [Online]. Available: https://olisto.com/. [Accessed: 19-Apr-2018].</w:t>
      </w:r>
    </w:p>
    <w:p w14:paraId="057DC178"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0]</w:t>
      </w:r>
      <w:r w:rsidRPr="00DE1D1D">
        <w:rPr>
          <w:rFonts w:ascii="Times New Roman" w:hAnsi="Times New Roman" w:cs="Times New Roman"/>
          <w:color w:val="auto"/>
        </w:rPr>
        <w:tab/>
        <w:t>IFTTT, “IFTTT helps your apps and devices work together.” [Online]. Available: https://ifttt.com. [Accessed: 19-Apr-2018].</w:t>
      </w:r>
    </w:p>
    <w:p w14:paraId="4473D3B6"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1]</w:t>
      </w:r>
      <w:r w:rsidRPr="00DE1D1D">
        <w:rPr>
          <w:rFonts w:ascii="Times New Roman" w:hAnsi="Times New Roman" w:cs="Times New Roman"/>
          <w:color w:val="auto"/>
        </w:rPr>
        <w:tab/>
        <w:t>“Maps - Navigation &amp; Transit - Apps on Google Play.” [Online]. Available: https://play.google.com/store/apps/details?id=com.google.android.apps.maps&amp;hl=en. [Accessed: 19-Apr-2018].</w:t>
      </w:r>
    </w:p>
    <w:p w14:paraId="2A8DD305"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2]</w:t>
      </w:r>
      <w:r w:rsidRPr="00DE1D1D">
        <w:rPr>
          <w:rFonts w:ascii="Times New Roman" w:hAnsi="Times New Roman" w:cs="Times New Roman"/>
          <w:color w:val="auto"/>
        </w:rPr>
        <w:tab/>
        <w:t xml:space="preserve">“Free Community-based GPS, Maps &amp; Traffic Navigation App | Waze.” [Online]. </w:t>
      </w:r>
      <w:r w:rsidRPr="00DE1D1D">
        <w:rPr>
          <w:rFonts w:ascii="Times New Roman" w:hAnsi="Times New Roman" w:cs="Times New Roman"/>
          <w:color w:val="auto"/>
        </w:rPr>
        <w:lastRenderedPageBreak/>
        <w:t>Available: https://www.waze.com/en. [Accessed: 19-Apr-2018].</w:t>
      </w:r>
    </w:p>
    <w:p w14:paraId="1DE541DB"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3]</w:t>
      </w:r>
      <w:r w:rsidRPr="00DE1D1D">
        <w:rPr>
          <w:rFonts w:ascii="Times New Roman" w:hAnsi="Times New Roman" w:cs="Times New Roman"/>
          <w:color w:val="auto"/>
        </w:rPr>
        <w:tab/>
        <w:t>Peter G. Chin, “Smart reminders,” 25-Mar-2005.</w:t>
      </w:r>
    </w:p>
    <w:p w14:paraId="7F1C3CA1"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4]</w:t>
      </w:r>
      <w:r w:rsidRPr="00DE1D1D">
        <w:rPr>
          <w:rFonts w:ascii="Times New Roman" w:hAnsi="Times New Roman" w:cs="Times New Roman"/>
          <w:color w:val="auto"/>
        </w:rPr>
        <w:tab/>
        <w:t xml:space="preserve">“Timeful,” </w:t>
      </w:r>
      <w:r w:rsidRPr="00DE1D1D">
        <w:rPr>
          <w:rFonts w:ascii="Times New Roman" w:hAnsi="Times New Roman" w:cs="Times New Roman"/>
          <w:i/>
          <w:iCs/>
          <w:color w:val="auto"/>
        </w:rPr>
        <w:t>Internet Archive</w:t>
      </w:r>
      <w:r w:rsidRPr="00DE1D1D">
        <w:rPr>
          <w:rFonts w:ascii="Times New Roman" w:hAnsi="Times New Roman" w:cs="Times New Roman"/>
          <w:color w:val="auto"/>
        </w:rPr>
        <w:t>, 02-Mar-2015. [Online]. Available: https://web.archive.org/web/20150302091124/http://www.timeful.com/. [Accessed: 19-Apr-2018].</w:t>
      </w:r>
    </w:p>
    <w:p w14:paraId="794EF707"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5]</w:t>
      </w:r>
      <w:r w:rsidRPr="00DE1D1D">
        <w:rPr>
          <w:rFonts w:ascii="Times New Roman" w:hAnsi="Times New Roman" w:cs="Times New Roman"/>
          <w:color w:val="auto"/>
        </w:rPr>
        <w:tab/>
        <w:t xml:space="preserve">N. Clarkson, “Spotify to predict the music you want to listen to,” </w:t>
      </w:r>
      <w:r w:rsidRPr="00DE1D1D">
        <w:rPr>
          <w:rFonts w:ascii="Times New Roman" w:hAnsi="Times New Roman" w:cs="Times New Roman"/>
          <w:i/>
          <w:iCs/>
          <w:color w:val="auto"/>
        </w:rPr>
        <w:t>Virgin</w:t>
      </w:r>
      <w:r w:rsidRPr="00DE1D1D">
        <w:rPr>
          <w:rFonts w:ascii="Times New Roman" w:hAnsi="Times New Roman" w:cs="Times New Roman"/>
          <w:color w:val="auto"/>
        </w:rPr>
        <w:t>, 19-Nov-2014. [Online]. Available: https://www.virgin.com/music/spotify-to-predict-the-music-you-want-to-listen-to. [Accessed: 19-Apr-2018].</w:t>
      </w:r>
    </w:p>
    <w:p w14:paraId="6567C233"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6]</w:t>
      </w:r>
      <w:r w:rsidRPr="00DE1D1D">
        <w:rPr>
          <w:rFonts w:ascii="Times New Roman" w:hAnsi="Times New Roman" w:cs="Times New Roman"/>
          <w:color w:val="auto"/>
        </w:rPr>
        <w:tab/>
        <w:t xml:space="preserve">F. Kargl, B. Dong, T. Illmann, and M. Weber, </w:t>
      </w:r>
      <w:r w:rsidRPr="00DE1D1D">
        <w:rPr>
          <w:rFonts w:ascii="Times New Roman" w:hAnsi="Times New Roman" w:cs="Times New Roman"/>
          <w:i/>
          <w:iCs/>
          <w:color w:val="auto"/>
        </w:rPr>
        <w:t>Smart Reminder - Personal Assistance in a Mobile Computing Environment</w:t>
      </w:r>
      <w:r w:rsidRPr="00DE1D1D">
        <w:rPr>
          <w:rFonts w:ascii="Times New Roman" w:hAnsi="Times New Roman" w:cs="Times New Roman"/>
          <w:color w:val="auto"/>
        </w:rPr>
        <w:t>. 2002.</w:t>
      </w:r>
    </w:p>
    <w:p w14:paraId="589205B4"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7]</w:t>
      </w:r>
      <w:r w:rsidRPr="00DE1D1D">
        <w:rPr>
          <w:rFonts w:ascii="Times New Roman" w:hAnsi="Times New Roman" w:cs="Times New Roman"/>
          <w:color w:val="auto"/>
        </w:rPr>
        <w:tab/>
        <w:t>A. Robertson, “Location/time-based reminder for personal electronic devices,” 06-Dec-2000.</w:t>
      </w:r>
    </w:p>
    <w:p w14:paraId="74F1A8CC"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8]</w:t>
      </w:r>
      <w:r w:rsidRPr="00DE1D1D">
        <w:rPr>
          <w:rFonts w:ascii="Times New Roman" w:hAnsi="Times New Roman" w:cs="Times New Roman"/>
          <w:color w:val="auto"/>
        </w:rPr>
        <w:tab/>
        <w:t>Jason F. Hunzinger, “Location specific reminders for wireless mobiles,” 15-Nov-2001.</w:t>
      </w:r>
    </w:p>
    <w:p w14:paraId="75E59537"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19]</w:t>
      </w:r>
      <w:r w:rsidRPr="00DE1D1D">
        <w:rPr>
          <w:rFonts w:ascii="Times New Roman" w:hAnsi="Times New Roman" w:cs="Times New Roman"/>
          <w:color w:val="auto"/>
        </w:rPr>
        <w:tab/>
        <w:t>Michael Sean McGee, Michael S. McIntyre, and James Randall Walker, “Generating an alarm based on location and time,” 17-Apr-2003.</w:t>
      </w:r>
    </w:p>
    <w:p w14:paraId="039A499C"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0]</w:t>
      </w:r>
      <w:r w:rsidRPr="00DE1D1D">
        <w:rPr>
          <w:rFonts w:ascii="Times New Roman" w:hAnsi="Times New Roman" w:cs="Times New Roman"/>
          <w:color w:val="auto"/>
        </w:rPr>
        <w:tab/>
        <w:t xml:space="preserve">S. W. Kim, M. C. Kim, S. H. Park, Y. K. Jin, and W. S. Choi, “Gate Reminder: A Design Case of a Smart Reminder,” in </w:t>
      </w:r>
      <w:r w:rsidRPr="00DE1D1D">
        <w:rPr>
          <w:rFonts w:ascii="Times New Roman" w:hAnsi="Times New Roman" w:cs="Times New Roman"/>
          <w:i/>
          <w:iCs/>
          <w:color w:val="auto"/>
        </w:rPr>
        <w:t xml:space="preserve">Proceedings of the 5th Conference on Designing Interactive Systems: Processes, </w:t>
      </w:r>
      <w:r w:rsidRPr="00DE1D1D">
        <w:rPr>
          <w:rFonts w:ascii="Times New Roman" w:hAnsi="Times New Roman" w:cs="Times New Roman"/>
          <w:i/>
          <w:iCs/>
          <w:color w:val="auto"/>
        </w:rPr>
        <w:t>Practices, Methods, and Techniques</w:t>
      </w:r>
      <w:r w:rsidRPr="00DE1D1D">
        <w:rPr>
          <w:rFonts w:ascii="Times New Roman" w:hAnsi="Times New Roman" w:cs="Times New Roman"/>
          <w:color w:val="auto"/>
        </w:rPr>
        <w:t>, New York, NY, USA, 2004, pp. 81–90.</w:t>
      </w:r>
    </w:p>
    <w:p w14:paraId="51068511"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1]</w:t>
      </w:r>
      <w:r w:rsidRPr="00DE1D1D">
        <w:rPr>
          <w:rFonts w:ascii="Times New Roman" w:hAnsi="Times New Roman" w:cs="Times New Roman"/>
          <w:color w:val="auto"/>
        </w:rPr>
        <w:tab/>
        <w:t>S. Helal, C. Giraldo, Y. Kaddoura, C. Lee, H. El Zabadani, and W. Mann, “Smart Phone Based Cognitive Assistant,” Apr. 2018.</w:t>
      </w:r>
    </w:p>
    <w:p w14:paraId="022BBB24"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2]</w:t>
      </w:r>
      <w:r w:rsidRPr="00DE1D1D">
        <w:rPr>
          <w:rFonts w:ascii="Times New Roman" w:hAnsi="Times New Roman" w:cs="Times New Roman"/>
          <w:color w:val="auto"/>
        </w:rPr>
        <w:tab/>
        <w:t xml:space="preserve">D. Zhang, M. Hariz, and M. Mokhtari, “Assisting Elders with Mild Dementia Staying at Home,” in </w:t>
      </w:r>
      <w:r w:rsidRPr="00DE1D1D">
        <w:rPr>
          <w:rFonts w:ascii="Times New Roman" w:hAnsi="Times New Roman" w:cs="Times New Roman"/>
          <w:i/>
          <w:iCs/>
          <w:color w:val="auto"/>
        </w:rPr>
        <w:t>2008 Sixth Annual IEEE International Conference on Pervasive Computing and Communications (PerCom)</w:t>
      </w:r>
      <w:r w:rsidRPr="00DE1D1D">
        <w:rPr>
          <w:rFonts w:ascii="Times New Roman" w:hAnsi="Times New Roman" w:cs="Times New Roman"/>
          <w:color w:val="auto"/>
        </w:rPr>
        <w:t>, 2008, pp. 692–697.</w:t>
      </w:r>
    </w:p>
    <w:p w14:paraId="62B6FF03"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3]</w:t>
      </w:r>
      <w:r w:rsidRPr="00DE1D1D">
        <w:rPr>
          <w:rFonts w:ascii="Times New Roman" w:hAnsi="Times New Roman" w:cs="Times New Roman"/>
          <w:color w:val="auto"/>
        </w:rPr>
        <w:tab/>
        <w:t xml:space="preserve">M. Philipose </w:t>
      </w:r>
      <w:r w:rsidRPr="00DE1D1D">
        <w:rPr>
          <w:rFonts w:ascii="Times New Roman" w:hAnsi="Times New Roman" w:cs="Times New Roman"/>
          <w:i/>
          <w:iCs/>
          <w:color w:val="auto"/>
        </w:rPr>
        <w:t>et al.</w:t>
      </w:r>
      <w:r w:rsidRPr="00DE1D1D">
        <w:rPr>
          <w:rFonts w:ascii="Times New Roman" w:hAnsi="Times New Roman" w:cs="Times New Roman"/>
          <w:color w:val="auto"/>
        </w:rPr>
        <w:t xml:space="preserve">, “Inferring activities from interactions with objects,” </w:t>
      </w:r>
      <w:r w:rsidRPr="00DE1D1D">
        <w:rPr>
          <w:rFonts w:ascii="Times New Roman" w:hAnsi="Times New Roman" w:cs="Times New Roman"/>
          <w:i/>
          <w:iCs/>
          <w:color w:val="auto"/>
        </w:rPr>
        <w:t>IEEE Pervasive Comput.</w:t>
      </w:r>
      <w:r w:rsidRPr="00DE1D1D">
        <w:rPr>
          <w:rFonts w:ascii="Times New Roman" w:hAnsi="Times New Roman" w:cs="Times New Roman"/>
          <w:color w:val="auto"/>
        </w:rPr>
        <w:t>, vol. 3, no. 4, pp. 50–57, Oct. 2004.</w:t>
      </w:r>
    </w:p>
    <w:p w14:paraId="2161F301"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4]</w:t>
      </w:r>
      <w:r w:rsidRPr="00DE1D1D">
        <w:rPr>
          <w:rFonts w:ascii="Times New Roman" w:hAnsi="Times New Roman" w:cs="Times New Roman"/>
          <w:color w:val="auto"/>
        </w:rPr>
        <w:tab/>
        <w:t xml:space="preserve">A. Hristova, A. M. Bernardos, and J. R. Casar, “Context-aware services for ambient assisted living: A case-study,” in </w:t>
      </w:r>
      <w:r w:rsidRPr="00DE1D1D">
        <w:rPr>
          <w:rFonts w:ascii="Times New Roman" w:hAnsi="Times New Roman" w:cs="Times New Roman"/>
          <w:i/>
          <w:iCs/>
          <w:color w:val="auto"/>
        </w:rPr>
        <w:t>2008 First International Symposium on Applied Sciences on Biomedical and Communication Technologies</w:t>
      </w:r>
      <w:r w:rsidRPr="00DE1D1D">
        <w:rPr>
          <w:rFonts w:ascii="Times New Roman" w:hAnsi="Times New Roman" w:cs="Times New Roman"/>
          <w:color w:val="auto"/>
        </w:rPr>
        <w:t>, 2008, pp. 1–5.</w:t>
      </w:r>
    </w:p>
    <w:p w14:paraId="45B440D5"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5]</w:t>
      </w:r>
      <w:r w:rsidRPr="00DE1D1D">
        <w:rPr>
          <w:rFonts w:ascii="Times New Roman" w:hAnsi="Times New Roman" w:cs="Times New Roman"/>
          <w:color w:val="auto"/>
        </w:rPr>
        <w:tab/>
        <w:t>M. S. Kließ and M. B. van Riemsdijk, “Requirements for a Temporal Logic of Daily Activities for Supportive Technology.”</w:t>
      </w:r>
    </w:p>
    <w:p w14:paraId="2F28128E"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6]</w:t>
      </w:r>
      <w:r w:rsidRPr="00DE1D1D">
        <w:rPr>
          <w:rFonts w:ascii="Times New Roman" w:hAnsi="Times New Roman" w:cs="Times New Roman"/>
          <w:color w:val="auto"/>
        </w:rPr>
        <w:tab/>
        <w:t xml:space="preserve">P. Pasotti, M. B. van Riemsdijk, and C. M. Jonker, “Representing human habits: towards a habit support agent,” in </w:t>
      </w:r>
      <w:r w:rsidRPr="00DE1D1D">
        <w:rPr>
          <w:rFonts w:ascii="Times New Roman" w:hAnsi="Times New Roman" w:cs="Times New Roman"/>
          <w:i/>
          <w:iCs/>
          <w:color w:val="auto"/>
        </w:rPr>
        <w:t>Proceedings of the 10th International workshop on Normative Multiagent Systems (NorMAS’16)</w:t>
      </w:r>
      <w:r w:rsidRPr="00DE1D1D">
        <w:rPr>
          <w:rFonts w:ascii="Times New Roman" w:hAnsi="Times New Roman" w:cs="Times New Roman"/>
          <w:color w:val="auto"/>
        </w:rPr>
        <w:t>, 2016.</w:t>
      </w:r>
    </w:p>
    <w:p w14:paraId="2F5CAFFF"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7]</w:t>
      </w:r>
      <w:r w:rsidRPr="00DE1D1D">
        <w:rPr>
          <w:rFonts w:ascii="Times New Roman" w:hAnsi="Times New Roman" w:cs="Times New Roman"/>
          <w:color w:val="auto"/>
        </w:rPr>
        <w:tab/>
        <w:t>P. Pasotti, C. M. Jonker, and M. B. van Riemsdijk, “Towards a formalisation of Action Identiﬁcation Hierarchies</w:t>
      </w:r>
      <w:r w:rsidRPr="00DE1D1D">
        <w:rPr>
          <w:rFonts w:ascii="Cambria Math" w:hAnsi="Cambria Math" w:cs="Cambria Math"/>
          <w:color w:val="auto"/>
        </w:rPr>
        <w:t>∗</w:t>
      </w:r>
      <w:r w:rsidRPr="00DE1D1D">
        <w:rPr>
          <w:rFonts w:ascii="Times New Roman" w:hAnsi="Times New Roman" w:cs="Times New Roman"/>
          <w:color w:val="auto"/>
        </w:rPr>
        <w:t>.”</w:t>
      </w:r>
    </w:p>
    <w:p w14:paraId="11D89E62"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lastRenderedPageBreak/>
        <w:t>[28]</w:t>
      </w:r>
      <w:r w:rsidRPr="00DE1D1D">
        <w:rPr>
          <w:rFonts w:ascii="Times New Roman" w:hAnsi="Times New Roman" w:cs="Times New Roman"/>
          <w:color w:val="auto"/>
        </w:rPr>
        <w:tab/>
        <w:t xml:space="preserve">S. Zhou, C.-H. Chu, Z. Yu, and J. Kim, “A context-aware reminder system for elders based on fuzzy linguistic approach,” </w:t>
      </w:r>
      <w:r w:rsidRPr="00DE1D1D">
        <w:rPr>
          <w:rFonts w:ascii="Times New Roman" w:hAnsi="Times New Roman" w:cs="Times New Roman"/>
          <w:i/>
          <w:iCs/>
          <w:color w:val="auto"/>
        </w:rPr>
        <w:t>Expert Syst. Appl.</w:t>
      </w:r>
      <w:r w:rsidRPr="00DE1D1D">
        <w:rPr>
          <w:rFonts w:ascii="Times New Roman" w:hAnsi="Times New Roman" w:cs="Times New Roman"/>
          <w:color w:val="auto"/>
        </w:rPr>
        <w:t>, vol. 39, no. 10, pp. 9411–9419, Aug. 2012.</w:t>
      </w:r>
    </w:p>
    <w:p w14:paraId="3E40D9C9"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29]</w:t>
      </w:r>
      <w:r w:rsidRPr="00DE1D1D">
        <w:rPr>
          <w:rFonts w:ascii="Times New Roman" w:hAnsi="Times New Roman" w:cs="Times New Roman"/>
          <w:color w:val="auto"/>
        </w:rPr>
        <w:tab/>
        <w:t xml:space="preserve">H. T. Chaminda, V. Klyuev, and K. Naruse, “A smart reminder system for complex human activities,” in </w:t>
      </w:r>
      <w:r w:rsidRPr="00DE1D1D">
        <w:rPr>
          <w:rFonts w:ascii="Times New Roman" w:hAnsi="Times New Roman" w:cs="Times New Roman"/>
          <w:i/>
          <w:iCs/>
          <w:color w:val="auto"/>
        </w:rPr>
        <w:t>2012 14th International Conference on Advanced Communication Technology (ICACT)</w:t>
      </w:r>
      <w:r w:rsidRPr="00DE1D1D">
        <w:rPr>
          <w:rFonts w:ascii="Times New Roman" w:hAnsi="Times New Roman" w:cs="Times New Roman"/>
          <w:color w:val="auto"/>
        </w:rPr>
        <w:t>, 2012, pp. 235–240.</w:t>
      </w:r>
    </w:p>
    <w:p w14:paraId="58EFD919"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0]</w:t>
      </w:r>
      <w:r w:rsidRPr="00DE1D1D">
        <w:rPr>
          <w:rFonts w:ascii="Times New Roman" w:hAnsi="Times New Roman" w:cs="Times New Roman"/>
          <w:color w:val="auto"/>
        </w:rPr>
        <w:tab/>
        <w:t xml:space="preserve">E. Nazerfard, P. Rashidi, and D. J. Cook, “Using Association Rule Mining to Discover Temporal Relations of Daily Activities,” in </w:t>
      </w:r>
      <w:r w:rsidRPr="00DE1D1D">
        <w:rPr>
          <w:rFonts w:ascii="Times New Roman" w:hAnsi="Times New Roman" w:cs="Times New Roman"/>
          <w:i/>
          <w:iCs/>
          <w:color w:val="auto"/>
        </w:rPr>
        <w:t>Toward Useful Services for Elderly and People with Disabilities</w:t>
      </w:r>
      <w:r w:rsidRPr="00DE1D1D">
        <w:rPr>
          <w:rFonts w:ascii="Times New Roman" w:hAnsi="Times New Roman" w:cs="Times New Roman"/>
          <w:color w:val="auto"/>
        </w:rPr>
        <w:t>, 2011, pp. 49–56.</w:t>
      </w:r>
    </w:p>
    <w:p w14:paraId="04686F33"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1]</w:t>
      </w:r>
      <w:r w:rsidRPr="00DE1D1D">
        <w:rPr>
          <w:rFonts w:ascii="Times New Roman" w:hAnsi="Times New Roman" w:cs="Times New Roman"/>
          <w:color w:val="auto"/>
        </w:rPr>
        <w:tab/>
        <w:t xml:space="preserve">S. Vurgun, M. Philipose, and M. Pavel, “A Statistical Reasoning System for Medication Prompting,” in </w:t>
      </w:r>
      <w:r w:rsidRPr="00DE1D1D">
        <w:rPr>
          <w:rFonts w:ascii="Times New Roman" w:hAnsi="Times New Roman" w:cs="Times New Roman"/>
          <w:i/>
          <w:iCs/>
          <w:color w:val="auto"/>
        </w:rPr>
        <w:t>UbiComp 2007: Ubiquitous Computing</w:t>
      </w:r>
      <w:r w:rsidRPr="00DE1D1D">
        <w:rPr>
          <w:rFonts w:ascii="Times New Roman" w:hAnsi="Times New Roman" w:cs="Times New Roman"/>
          <w:color w:val="auto"/>
        </w:rPr>
        <w:t>, 2007, pp. 1–18.</w:t>
      </w:r>
    </w:p>
    <w:p w14:paraId="357EA635"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2]</w:t>
      </w:r>
      <w:r w:rsidRPr="00DE1D1D">
        <w:rPr>
          <w:rFonts w:ascii="Times New Roman" w:hAnsi="Times New Roman" w:cs="Times New Roman"/>
          <w:color w:val="auto"/>
        </w:rPr>
        <w:tab/>
        <w:t xml:space="preserve">P. Giorgini, J. Mylopoulos, E. Nicchiarelli, and R. Sebastiani, “Reasoning with Goal Models,” in </w:t>
      </w:r>
      <w:r w:rsidRPr="00DE1D1D">
        <w:rPr>
          <w:rFonts w:ascii="Times New Roman" w:hAnsi="Times New Roman" w:cs="Times New Roman"/>
          <w:i/>
          <w:iCs/>
          <w:color w:val="auto"/>
        </w:rPr>
        <w:t>Conceptual Modeling — ER 2002</w:t>
      </w:r>
      <w:r w:rsidRPr="00DE1D1D">
        <w:rPr>
          <w:rFonts w:ascii="Times New Roman" w:hAnsi="Times New Roman" w:cs="Times New Roman"/>
          <w:color w:val="auto"/>
        </w:rPr>
        <w:t>, 2002, pp. 167–181.</w:t>
      </w:r>
    </w:p>
    <w:p w14:paraId="56BB1F50"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3]</w:t>
      </w:r>
      <w:r w:rsidRPr="00DE1D1D">
        <w:rPr>
          <w:rFonts w:ascii="Times New Roman" w:hAnsi="Times New Roman" w:cs="Times New Roman"/>
          <w:color w:val="auto"/>
        </w:rPr>
        <w:tab/>
        <w:t xml:space="preserve">H. Oinas-Kukkonen, “A foundation for the study of behavior change support systems,” </w:t>
      </w:r>
      <w:r w:rsidRPr="00DE1D1D">
        <w:rPr>
          <w:rFonts w:ascii="Times New Roman" w:hAnsi="Times New Roman" w:cs="Times New Roman"/>
          <w:i/>
          <w:iCs/>
          <w:color w:val="auto"/>
        </w:rPr>
        <w:t>Pers. Ubiquitous Comput.</w:t>
      </w:r>
      <w:r w:rsidRPr="00DE1D1D">
        <w:rPr>
          <w:rFonts w:ascii="Times New Roman" w:hAnsi="Times New Roman" w:cs="Times New Roman"/>
          <w:color w:val="auto"/>
        </w:rPr>
        <w:t>, vol. 17, no. 6, pp. 1223–1235, Aug. 2013.</w:t>
      </w:r>
    </w:p>
    <w:p w14:paraId="63AD14A8"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4]</w:t>
      </w:r>
      <w:r w:rsidRPr="00DE1D1D">
        <w:rPr>
          <w:rFonts w:ascii="Times New Roman" w:hAnsi="Times New Roman" w:cs="Times New Roman"/>
          <w:color w:val="auto"/>
        </w:rPr>
        <w:tab/>
        <w:t>R. Klaassen, “HCI Perspectives on Behavior Change Support Systems,” Feb. 2015.</w:t>
      </w:r>
    </w:p>
    <w:p w14:paraId="01FE4DA6"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5]</w:t>
      </w:r>
      <w:r w:rsidRPr="00DE1D1D">
        <w:rPr>
          <w:rFonts w:ascii="Times New Roman" w:hAnsi="Times New Roman" w:cs="Times New Roman"/>
          <w:color w:val="auto"/>
        </w:rPr>
        <w:tab/>
        <w:t xml:space="preserve">A. Fritzen, N. Leipold, N. Terzimehic, M. Böhm, and H. Krcmar, “HeadacheCoach: Towards Headache Prevention </w:t>
      </w:r>
      <w:r w:rsidRPr="00DE1D1D">
        <w:rPr>
          <w:rFonts w:ascii="Times New Roman" w:hAnsi="Times New Roman" w:cs="Times New Roman"/>
          <w:color w:val="auto"/>
        </w:rPr>
        <w:t>by Sensing and Making Sense of Personal Lifestyle Data,” 2017.</w:t>
      </w:r>
    </w:p>
    <w:p w14:paraId="13F579E7"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6]</w:t>
      </w:r>
      <w:r w:rsidRPr="00DE1D1D">
        <w:rPr>
          <w:rFonts w:ascii="Times New Roman" w:hAnsi="Times New Roman" w:cs="Times New Roman"/>
          <w:color w:val="auto"/>
        </w:rPr>
        <w:tab/>
        <w:t xml:space="preserve">E. S. Poole, “HCI and mobile health interventions,” </w:t>
      </w:r>
      <w:r w:rsidRPr="00DE1D1D">
        <w:rPr>
          <w:rFonts w:ascii="Times New Roman" w:hAnsi="Times New Roman" w:cs="Times New Roman"/>
          <w:i/>
          <w:iCs/>
          <w:color w:val="auto"/>
        </w:rPr>
        <w:t>Transl. Behav. Med.</w:t>
      </w:r>
      <w:r w:rsidRPr="00DE1D1D">
        <w:rPr>
          <w:rFonts w:ascii="Times New Roman" w:hAnsi="Times New Roman" w:cs="Times New Roman"/>
          <w:color w:val="auto"/>
        </w:rPr>
        <w:t>, vol. 3, no. 4, pp. 402–405, Dec. 2013.</w:t>
      </w:r>
    </w:p>
    <w:p w14:paraId="4B5246EC"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7]</w:t>
      </w:r>
      <w:r w:rsidRPr="00DE1D1D">
        <w:rPr>
          <w:rFonts w:ascii="Times New Roman" w:hAnsi="Times New Roman" w:cs="Times New Roman"/>
          <w:color w:val="auto"/>
        </w:rPr>
        <w:tab/>
        <w:t>“State of the IoT 2018: Number of IoT devices now at 7B – Market accelerating.” .</w:t>
      </w:r>
    </w:p>
    <w:p w14:paraId="2E779876"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8]</w:t>
      </w:r>
      <w:r w:rsidRPr="00DE1D1D">
        <w:rPr>
          <w:rFonts w:ascii="Times New Roman" w:hAnsi="Times New Roman" w:cs="Times New Roman"/>
          <w:color w:val="auto"/>
        </w:rPr>
        <w:tab/>
        <w:t xml:space="preserve">A. M. Bernardos, P. Tarrío, and J. R. Casar, “CASanDRA: A Framework to Provide Context Acquisition Services ANd Reasoning Algorithms for Ambient Intelligence Applications,” in </w:t>
      </w:r>
      <w:r w:rsidRPr="00DE1D1D">
        <w:rPr>
          <w:rFonts w:ascii="Times New Roman" w:hAnsi="Times New Roman" w:cs="Times New Roman"/>
          <w:i/>
          <w:iCs/>
          <w:color w:val="auto"/>
        </w:rPr>
        <w:t>2009 International Conference on Parallel and Distributed Computing, Applications and Technologies</w:t>
      </w:r>
      <w:r w:rsidRPr="00DE1D1D">
        <w:rPr>
          <w:rFonts w:ascii="Times New Roman" w:hAnsi="Times New Roman" w:cs="Times New Roman"/>
          <w:color w:val="auto"/>
        </w:rPr>
        <w:t>, 2009, pp. 372–377.</w:t>
      </w:r>
    </w:p>
    <w:p w14:paraId="3D20C0B5"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39]</w:t>
      </w:r>
      <w:r w:rsidRPr="00DE1D1D">
        <w:rPr>
          <w:rFonts w:ascii="Times New Roman" w:hAnsi="Times New Roman" w:cs="Times New Roman"/>
          <w:color w:val="auto"/>
        </w:rPr>
        <w:tab/>
        <w:t xml:space="preserve">“MagHive - World’s First Modular Smart Reminder (Canceled),” </w:t>
      </w:r>
      <w:r w:rsidRPr="00DE1D1D">
        <w:rPr>
          <w:rFonts w:ascii="Times New Roman" w:hAnsi="Times New Roman" w:cs="Times New Roman"/>
          <w:i/>
          <w:iCs/>
          <w:color w:val="auto"/>
        </w:rPr>
        <w:t>Kickstarter</w:t>
      </w:r>
      <w:r w:rsidRPr="00DE1D1D">
        <w:rPr>
          <w:rFonts w:ascii="Times New Roman" w:hAnsi="Times New Roman" w:cs="Times New Roman"/>
          <w:color w:val="auto"/>
        </w:rPr>
        <w:t>. [Online]. Available: https://www.kickstarter.com/projects/2034560442/maghive-worlds-first-modular-smart-reminder. [Accessed: 24-Jul-2018].</w:t>
      </w:r>
    </w:p>
    <w:p w14:paraId="2C8DB16D"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0]</w:t>
      </w:r>
      <w:r w:rsidRPr="00DE1D1D">
        <w:rPr>
          <w:rFonts w:ascii="Times New Roman" w:hAnsi="Times New Roman" w:cs="Times New Roman"/>
          <w:color w:val="auto"/>
        </w:rPr>
        <w:tab/>
        <w:t>P. Shanahan, “Machine Learning for Context-aware Reminders and Suggestions,” PhD Thesis, University of California at San Diego, La Jolla, CA, USA, 2009.</w:t>
      </w:r>
    </w:p>
    <w:p w14:paraId="52DC7BFC"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1]</w:t>
      </w:r>
      <w:r w:rsidRPr="00DE1D1D">
        <w:rPr>
          <w:rFonts w:ascii="Times New Roman" w:hAnsi="Times New Roman" w:cs="Times New Roman"/>
          <w:color w:val="auto"/>
        </w:rPr>
        <w:tab/>
        <w:t xml:space="preserve">A. K. Dey and G. D. Abowd, “CybreMinder: A Context-Aware System for Supporting Reminders,” in </w:t>
      </w:r>
      <w:r w:rsidRPr="00DE1D1D">
        <w:rPr>
          <w:rFonts w:ascii="Times New Roman" w:hAnsi="Times New Roman" w:cs="Times New Roman"/>
          <w:i/>
          <w:iCs/>
          <w:color w:val="auto"/>
        </w:rPr>
        <w:t>Handheld and Ubiquitous Computing</w:t>
      </w:r>
      <w:r w:rsidRPr="00DE1D1D">
        <w:rPr>
          <w:rFonts w:ascii="Times New Roman" w:hAnsi="Times New Roman" w:cs="Times New Roman"/>
          <w:color w:val="auto"/>
        </w:rPr>
        <w:t>, 2000, pp. 172–186.</w:t>
      </w:r>
    </w:p>
    <w:p w14:paraId="6F8D6722"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2]</w:t>
      </w:r>
      <w:r w:rsidRPr="00DE1D1D">
        <w:rPr>
          <w:rFonts w:ascii="Times New Roman" w:hAnsi="Times New Roman" w:cs="Times New Roman"/>
          <w:color w:val="auto"/>
        </w:rPr>
        <w:tab/>
        <w:t xml:space="preserve">F. Corno, L. D. Russis, and T. Montanaro, “A context and user aware smart notification system,” in </w:t>
      </w:r>
      <w:r w:rsidRPr="00DE1D1D">
        <w:rPr>
          <w:rFonts w:ascii="Times New Roman" w:hAnsi="Times New Roman" w:cs="Times New Roman"/>
          <w:i/>
          <w:iCs/>
          <w:color w:val="auto"/>
        </w:rPr>
        <w:t>2015 IEEE 2nd World Forum on Internet of Things (WF-IoT)</w:t>
      </w:r>
      <w:r w:rsidRPr="00DE1D1D">
        <w:rPr>
          <w:rFonts w:ascii="Times New Roman" w:hAnsi="Times New Roman" w:cs="Times New Roman"/>
          <w:color w:val="auto"/>
        </w:rPr>
        <w:t xml:space="preserve">, </w:t>
      </w:r>
      <w:r w:rsidRPr="00DE1D1D">
        <w:rPr>
          <w:rFonts w:ascii="Times New Roman" w:hAnsi="Times New Roman" w:cs="Times New Roman"/>
          <w:color w:val="auto"/>
        </w:rPr>
        <w:lastRenderedPageBreak/>
        <w:t>2015, pp. 645–651.</w:t>
      </w:r>
    </w:p>
    <w:p w14:paraId="1EBA7578"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3]</w:t>
      </w:r>
      <w:r w:rsidRPr="00DE1D1D">
        <w:rPr>
          <w:rFonts w:ascii="Times New Roman" w:hAnsi="Times New Roman" w:cs="Times New Roman"/>
          <w:color w:val="auto"/>
        </w:rPr>
        <w:tab/>
        <w:t xml:space="preserve">G. Sandström and Kungliga tekniska högskolan (Stockholm), </w:t>
      </w:r>
      <w:r w:rsidRPr="00DE1D1D">
        <w:rPr>
          <w:rFonts w:ascii="Times New Roman" w:hAnsi="Times New Roman" w:cs="Times New Roman"/>
          <w:i/>
          <w:iCs/>
          <w:color w:val="auto"/>
        </w:rPr>
        <w:t>Smart homes and user values: long-term evaluation of IT-services in residential and single family dwellings</w:t>
      </w:r>
      <w:r w:rsidRPr="00DE1D1D">
        <w:rPr>
          <w:rFonts w:ascii="Times New Roman" w:hAnsi="Times New Roman" w:cs="Times New Roman"/>
          <w:color w:val="auto"/>
        </w:rPr>
        <w:t>. Stockholm: Royal Institute of Technology, 2009.</w:t>
      </w:r>
    </w:p>
    <w:p w14:paraId="723948A5"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4]</w:t>
      </w:r>
      <w:r w:rsidRPr="00DE1D1D">
        <w:rPr>
          <w:rFonts w:ascii="Times New Roman" w:hAnsi="Times New Roman" w:cs="Times New Roman"/>
          <w:color w:val="auto"/>
        </w:rPr>
        <w:tab/>
        <w:t>M. L. Tielman and C. M. Jonker, “What should I do? Deriving norms from actions,values and context,” p. 5.</w:t>
      </w:r>
    </w:p>
    <w:p w14:paraId="1AA4C9CB"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5]</w:t>
      </w:r>
      <w:r w:rsidRPr="00DE1D1D">
        <w:rPr>
          <w:rFonts w:ascii="Times New Roman" w:hAnsi="Times New Roman" w:cs="Times New Roman"/>
          <w:color w:val="auto"/>
        </w:rPr>
        <w:tab/>
        <w:t xml:space="preserve">D. Salber, A. K. Dey, and G. D. Abowd, “The Context Toolkit: Aiding the Development of Context-enabled Applications,” in </w:t>
      </w:r>
      <w:r w:rsidRPr="00DE1D1D">
        <w:rPr>
          <w:rFonts w:ascii="Times New Roman" w:hAnsi="Times New Roman" w:cs="Times New Roman"/>
          <w:i/>
          <w:iCs/>
          <w:color w:val="auto"/>
        </w:rPr>
        <w:t>Proceedings of the SIGCHI Conference on Human Factors in Computing Systems</w:t>
      </w:r>
      <w:r w:rsidRPr="00DE1D1D">
        <w:rPr>
          <w:rFonts w:ascii="Times New Roman" w:hAnsi="Times New Roman" w:cs="Times New Roman"/>
          <w:color w:val="auto"/>
        </w:rPr>
        <w:t>, New York, NY, USA, 1999, pp. 434–441.</w:t>
      </w:r>
    </w:p>
    <w:p w14:paraId="3EDE414B"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6]</w:t>
      </w:r>
      <w:r w:rsidRPr="00DE1D1D">
        <w:rPr>
          <w:rFonts w:ascii="Times New Roman" w:hAnsi="Times New Roman" w:cs="Times New Roman"/>
          <w:color w:val="auto"/>
        </w:rPr>
        <w:tab/>
        <w:t xml:space="preserve">N. Eagle and A. (Sandy) Pentland, “Reality mining: sensing complex social systems,” </w:t>
      </w:r>
      <w:r w:rsidRPr="00DE1D1D">
        <w:rPr>
          <w:rFonts w:ascii="Times New Roman" w:hAnsi="Times New Roman" w:cs="Times New Roman"/>
          <w:i/>
          <w:iCs/>
          <w:color w:val="auto"/>
        </w:rPr>
        <w:t>Pers. Ubiquitous Comput.</w:t>
      </w:r>
      <w:r w:rsidRPr="00DE1D1D">
        <w:rPr>
          <w:rFonts w:ascii="Times New Roman" w:hAnsi="Times New Roman" w:cs="Times New Roman"/>
          <w:color w:val="auto"/>
        </w:rPr>
        <w:t>, vol. 10, no. 4, pp. 255–268, May 2006.</w:t>
      </w:r>
    </w:p>
    <w:p w14:paraId="6F7BBE33"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7]</w:t>
      </w:r>
      <w:r w:rsidRPr="00DE1D1D">
        <w:rPr>
          <w:rFonts w:ascii="Times New Roman" w:hAnsi="Times New Roman" w:cs="Times New Roman"/>
          <w:color w:val="auto"/>
        </w:rPr>
        <w:tab/>
        <w:t>“Activity Recognition Challenge Dataset Download | Opportunity.” [Online]. Available: http://www.opportunity-project.eu/challengedatasetdownload. [Accessed: 03-Aug-2018].</w:t>
      </w:r>
    </w:p>
    <w:p w14:paraId="793C9034"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8]</w:t>
      </w:r>
      <w:r w:rsidRPr="00DE1D1D">
        <w:rPr>
          <w:rFonts w:ascii="Times New Roman" w:hAnsi="Times New Roman" w:cs="Times New Roman"/>
          <w:color w:val="auto"/>
        </w:rPr>
        <w:tab/>
        <w:t xml:space="preserve">F. J. Ordóñez, P. de Toledo, and A. Sanchis, “Activity Recognition Using Hybrid Generative/Discriminative Models on Home Environments Using Binary Sensors,” </w:t>
      </w:r>
      <w:r w:rsidRPr="00DE1D1D">
        <w:rPr>
          <w:rFonts w:ascii="Times New Roman" w:hAnsi="Times New Roman" w:cs="Times New Roman"/>
          <w:i/>
          <w:iCs/>
          <w:color w:val="auto"/>
        </w:rPr>
        <w:t>Sensors</w:t>
      </w:r>
      <w:r w:rsidRPr="00DE1D1D">
        <w:rPr>
          <w:rFonts w:ascii="Times New Roman" w:hAnsi="Times New Roman" w:cs="Times New Roman"/>
          <w:color w:val="auto"/>
        </w:rPr>
        <w:t>, vol. 13, no. 5, pp. 5460–5477, Apr. 2013.</w:t>
      </w:r>
    </w:p>
    <w:p w14:paraId="23750777"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49]</w:t>
      </w:r>
      <w:r w:rsidRPr="00DE1D1D">
        <w:rPr>
          <w:rFonts w:ascii="Times New Roman" w:hAnsi="Times New Roman" w:cs="Times New Roman"/>
          <w:color w:val="auto"/>
        </w:rPr>
        <w:tab/>
        <w:t xml:space="preserve">Sztyler, T. (Timo) and Carmona, J. (Josep), “Activities of daily living of several </w:t>
      </w:r>
      <w:r w:rsidRPr="00DE1D1D">
        <w:rPr>
          <w:rFonts w:ascii="Times New Roman" w:hAnsi="Times New Roman" w:cs="Times New Roman"/>
          <w:color w:val="auto"/>
        </w:rPr>
        <w:t>individuals.” University of Mannheim, Germany, 2015.</w:t>
      </w:r>
    </w:p>
    <w:p w14:paraId="5BAC1B59"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0]</w:t>
      </w:r>
      <w:r w:rsidRPr="00DE1D1D">
        <w:rPr>
          <w:rFonts w:ascii="Times New Roman" w:hAnsi="Times New Roman" w:cs="Times New Roman"/>
          <w:color w:val="auto"/>
        </w:rPr>
        <w:tab/>
        <w:t xml:space="preserve">A. P. Dempster, N. M. Laird, and D. B. Rubin, “Maximum Likelihood from Incomplete Data via the EM Algorithm,” </w:t>
      </w:r>
      <w:r w:rsidRPr="00DE1D1D">
        <w:rPr>
          <w:rFonts w:ascii="Times New Roman" w:hAnsi="Times New Roman" w:cs="Times New Roman"/>
          <w:i/>
          <w:iCs/>
          <w:color w:val="auto"/>
        </w:rPr>
        <w:t>J. R. Stat. Soc. Ser. B Methodol.</w:t>
      </w:r>
      <w:r w:rsidRPr="00DE1D1D">
        <w:rPr>
          <w:rFonts w:ascii="Times New Roman" w:hAnsi="Times New Roman" w:cs="Times New Roman"/>
          <w:color w:val="auto"/>
        </w:rPr>
        <w:t>, vol. 39, no. 1, pp. 1–38, 1977.</w:t>
      </w:r>
    </w:p>
    <w:p w14:paraId="74A20B3B"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1]</w:t>
      </w:r>
      <w:r w:rsidRPr="00DE1D1D">
        <w:rPr>
          <w:rFonts w:ascii="Times New Roman" w:hAnsi="Times New Roman" w:cs="Times New Roman"/>
          <w:color w:val="auto"/>
        </w:rPr>
        <w:tab/>
        <w:t xml:space="preserve">R. Agrawal and R. Srikant, “Fast Algorithms for Mining Association Rules in Large Databases,” in </w:t>
      </w:r>
      <w:r w:rsidRPr="00DE1D1D">
        <w:rPr>
          <w:rFonts w:ascii="Times New Roman" w:hAnsi="Times New Roman" w:cs="Times New Roman"/>
          <w:i/>
          <w:iCs/>
          <w:color w:val="auto"/>
        </w:rPr>
        <w:t>Proceedings of the 20th International Conference on Very Large Data Bases</w:t>
      </w:r>
      <w:r w:rsidRPr="00DE1D1D">
        <w:rPr>
          <w:rFonts w:ascii="Times New Roman" w:hAnsi="Times New Roman" w:cs="Times New Roman"/>
          <w:color w:val="auto"/>
        </w:rPr>
        <w:t>, San Francisco, CA, USA, 1994, pp. 487–499.</w:t>
      </w:r>
    </w:p>
    <w:p w14:paraId="0795D7D7"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2]</w:t>
      </w:r>
      <w:r w:rsidRPr="00DE1D1D">
        <w:rPr>
          <w:rFonts w:ascii="Times New Roman" w:hAnsi="Times New Roman" w:cs="Times New Roman"/>
          <w:color w:val="auto"/>
        </w:rPr>
        <w:tab/>
        <w:t>R. Agrawal, T. Imielinski, A. Swami, H. Road, and S. Jose, “Mining Association Rules between Sets of Items in Large Databases,” p. 10.</w:t>
      </w:r>
    </w:p>
    <w:p w14:paraId="1A85FAE5"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3]</w:t>
      </w:r>
      <w:r w:rsidRPr="00DE1D1D">
        <w:rPr>
          <w:rFonts w:ascii="Times New Roman" w:hAnsi="Times New Roman" w:cs="Times New Roman"/>
          <w:color w:val="auto"/>
        </w:rPr>
        <w:tab/>
        <w:t xml:space="preserve">S. Brin, R. Motwani, J. D. Ullman, and S. Tsur, </w:t>
      </w:r>
      <w:r w:rsidRPr="00DE1D1D">
        <w:rPr>
          <w:rFonts w:ascii="Times New Roman" w:hAnsi="Times New Roman" w:cs="Times New Roman"/>
          <w:i/>
          <w:iCs/>
          <w:color w:val="auto"/>
        </w:rPr>
        <w:t>Dynamic Itemset Counting and Implication Rules for Market Basket Data</w:t>
      </w:r>
      <w:r w:rsidRPr="00DE1D1D">
        <w:rPr>
          <w:rFonts w:ascii="Times New Roman" w:hAnsi="Times New Roman" w:cs="Times New Roman"/>
          <w:color w:val="auto"/>
        </w:rPr>
        <w:t>. 1997.</w:t>
      </w:r>
    </w:p>
    <w:p w14:paraId="20F6E7FA"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4]</w:t>
      </w:r>
      <w:r w:rsidRPr="00DE1D1D">
        <w:rPr>
          <w:rFonts w:ascii="Times New Roman" w:hAnsi="Times New Roman" w:cs="Times New Roman"/>
          <w:color w:val="auto"/>
        </w:rPr>
        <w:tab/>
        <w:t xml:space="preserve">C. C. Aggarwal and P. S. Yu, “A New Framework for Itemset Generation,” in </w:t>
      </w:r>
      <w:r w:rsidRPr="00DE1D1D">
        <w:rPr>
          <w:rFonts w:ascii="Times New Roman" w:hAnsi="Times New Roman" w:cs="Times New Roman"/>
          <w:i/>
          <w:iCs/>
          <w:color w:val="auto"/>
        </w:rPr>
        <w:t>Proceedings of the Seventeenth ACM SIGACT-SIGMOD-SIGART Symposium on Principles of Database Systems</w:t>
      </w:r>
      <w:r w:rsidRPr="00DE1D1D">
        <w:rPr>
          <w:rFonts w:ascii="Times New Roman" w:hAnsi="Times New Roman" w:cs="Times New Roman"/>
          <w:color w:val="auto"/>
        </w:rPr>
        <w:t>, New York, NY, USA, 1998, pp. 18–24.</w:t>
      </w:r>
    </w:p>
    <w:p w14:paraId="3B2E31EB"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5]</w:t>
      </w:r>
      <w:r w:rsidRPr="00DE1D1D">
        <w:rPr>
          <w:rFonts w:ascii="Times New Roman" w:hAnsi="Times New Roman" w:cs="Times New Roman"/>
          <w:color w:val="auto"/>
        </w:rPr>
        <w:tab/>
        <w:t xml:space="preserve">G. Piatetsky-Shapiro, “Discovery, Analysis, and Presentation of Strong Rules,” in </w:t>
      </w:r>
      <w:r w:rsidRPr="00DE1D1D">
        <w:rPr>
          <w:rFonts w:ascii="Times New Roman" w:hAnsi="Times New Roman" w:cs="Times New Roman"/>
          <w:i/>
          <w:iCs/>
          <w:color w:val="auto"/>
        </w:rPr>
        <w:t>Knowledge Discovery in Databases</w:t>
      </w:r>
      <w:r w:rsidRPr="00DE1D1D">
        <w:rPr>
          <w:rFonts w:ascii="Times New Roman" w:hAnsi="Times New Roman" w:cs="Times New Roman"/>
          <w:color w:val="auto"/>
        </w:rPr>
        <w:t>, 1991.</w:t>
      </w:r>
    </w:p>
    <w:p w14:paraId="763DE4E0"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6]</w:t>
      </w:r>
      <w:r w:rsidRPr="00DE1D1D">
        <w:rPr>
          <w:rFonts w:ascii="Times New Roman" w:hAnsi="Times New Roman" w:cs="Times New Roman"/>
          <w:color w:val="auto"/>
        </w:rPr>
        <w:tab/>
        <w:t xml:space="preserve">S. H. Schwartz, “Universals in the content and structure of values: theoretical advances and empirical tests in 20 countries,” in </w:t>
      </w:r>
      <w:r w:rsidRPr="00DE1D1D">
        <w:rPr>
          <w:rFonts w:ascii="Times New Roman" w:hAnsi="Times New Roman" w:cs="Times New Roman"/>
          <w:i/>
          <w:iCs/>
          <w:color w:val="auto"/>
        </w:rPr>
        <w:t xml:space="preserve">Advances in Experimental Social </w:t>
      </w:r>
      <w:r w:rsidRPr="00DE1D1D">
        <w:rPr>
          <w:rFonts w:ascii="Times New Roman" w:hAnsi="Times New Roman" w:cs="Times New Roman"/>
          <w:i/>
          <w:iCs/>
          <w:color w:val="auto"/>
        </w:rPr>
        <w:lastRenderedPageBreak/>
        <w:t>Psychology</w:t>
      </w:r>
      <w:r w:rsidRPr="00DE1D1D">
        <w:rPr>
          <w:rFonts w:ascii="Times New Roman" w:hAnsi="Times New Roman" w:cs="Times New Roman"/>
          <w:color w:val="auto"/>
        </w:rPr>
        <w:t>, 1992.</w:t>
      </w:r>
    </w:p>
    <w:p w14:paraId="3F8263C8"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7]</w:t>
      </w:r>
      <w:r w:rsidRPr="00DE1D1D">
        <w:rPr>
          <w:rFonts w:ascii="Times New Roman" w:hAnsi="Times New Roman" w:cs="Times New Roman"/>
          <w:color w:val="auto"/>
        </w:rPr>
        <w:tab/>
        <w:t xml:space="preserve">“What is a Markov Chain? - Definition from Techopedia,” </w:t>
      </w:r>
      <w:r w:rsidRPr="00DE1D1D">
        <w:rPr>
          <w:rFonts w:ascii="Times New Roman" w:hAnsi="Times New Roman" w:cs="Times New Roman"/>
          <w:i/>
          <w:iCs/>
          <w:color w:val="auto"/>
        </w:rPr>
        <w:t>Techopedia.com</w:t>
      </w:r>
      <w:r w:rsidRPr="00DE1D1D">
        <w:rPr>
          <w:rFonts w:ascii="Times New Roman" w:hAnsi="Times New Roman" w:cs="Times New Roman"/>
          <w:color w:val="auto"/>
        </w:rPr>
        <w:t>. [Online]. Available: https://www.techopedia.com/definition/8249/markov-chain. [Accessed: 11-Jan-2019].</w:t>
      </w:r>
    </w:p>
    <w:p w14:paraId="083AB39F"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8]</w:t>
      </w:r>
      <w:r w:rsidRPr="00DE1D1D">
        <w:rPr>
          <w:rFonts w:ascii="Times New Roman" w:hAnsi="Times New Roman" w:cs="Times New Roman"/>
          <w:color w:val="auto"/>
        </w:rPr>
        <w:tab/>
        <w:t xml:space="preserve">J. G. Kemeny, </w:t>
      </w:r>
      <w:r w:rsidRPr="00DE1D1D">
        <w:rPr>
          <w:rFonts w:ascii="Times New Roman" w:hAnsi="Times New Roman" w:cs="Times New Roman"/>
          <w:i/>
          <w:iCs/>
          <w:color w:val="auto"/>
        </w:rPr>
        <w:t>Finite Mathematical Structures</w:t>
      </w:r>
      <w:r w:rsidRPr="00DE1D1D">
        <w:rPr>
          <w:rFonts w:ascii="Times New Roman" w:hAnsi="Times New Roman" w:cs="Times New Roman"/>
          <w:color w:val="auto"/>
        </w:rPr>
        <w:t>. Prentice-Hall, 1960.</w:t>
      </w:r>
    </w:p>
    <w:p w14:paraId="4F098492"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59]</w:t>
      </w:r>
      <w:r w:rsidRPr="00DE1D1D">
        <w:rPr>
          <w:rFonts w:ascii="Times New Roman" w:hAnsi="Times New Roman" w:cs="Times New Roman"/>
          <w:color w:val="auto"/>
        </w:rPr>
        <w:tab/>
        <w:t xml:space="preserve">S. M. Ross, </w:t>
      </w:r>
      <w:r w:rsidRPr="00DE1D1D">
        <w:rPr>
          <w:rFonts w:ascii="Times New Roman" w:hAnsi="Times New Roman" w:cs="Times New Roman"/>
          <w:i/>
          <w:iCs/>
          <w:color w:val="auto"/>
        </w:rPr>
        <w:t>Introduction to Probability Models</w:t>
      </w:r>
      <w:r w:rsidRPr="00DE1D1D">
        <w:rPr>
          <w:rFonts w:ascii="Times New Roman" w:hAnsi="Times New Roman" w:cs="Times New Roman"/>
          <w:color w:val="auto"/>
        </w:rPr>
        <w:t>. Academic Press, 2007.</w:t>
      </w:r>
    </w:p>
    <w:p w14:paraId="3B2FBC84"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60]</w:t>
      </w:r>
      <w:r w:rsidRPr="00DE1D1D">
        <w:rPr>
          <w:rFonts w:ascii="Times New Roman" w:hAnsi="Times New Roman" w:cs="Times New Roman"/>
          <w:color w:val="auto"/>
        </w:rPr>
        <w:tab/>
        <w:t xml:space="preserve">J. G. Kemény and J. L. Snell, </w:t>
      </w:r>
      <w:r w:rsidRPr="00DE1D1D">
        <w:rPr>
          <w:rFonts w:ascii="Times New Roman" w:hAnsi="Times New Roman" w:cs="Times New Roman"/>
          <w:i/>
          <w:iCs/>
          <w:color w:val="auto"/>
        </w:rPr>
        <w:t>Finite markov chains</w:t>
      </w:r>
      <w:r w:rsidRPr="00DE1D1D">
        <w:rPr>
          <w:rFonts w:ascii="Times New Roman" w:hAnsi="Times New Roman" w:cs="Times New Roman"/>
          <w:color w:val="auto"/>
        </w:rPr>
        <w:t>. Van Nostrand, 1960.</w:t>
      </w:r>
    </w:p>
    <w:p w14:paraId="315FE7E0" w14:textId="77777777" w:rsidR="00DE1D1D" w:rsidRPr="00DE1D1D" w:rsidRDefault="00DE1D1D" w:rsidP="00DE1D1D">
      <w:pPr>
        <w:widowControl w:val="0"/>
        <w:autoSpaceDE w:val="0"/>
        <w:autoSpaceDN w:val="0"/>
        <w:adjustRightInd w:val="0"/>
        <w:rPr>
          <w:rFonts w:ascii="Times New Roman" w:hAnsi="Times New Roman" w:cs="Times New Roman"/>
          <w:color w:val="auto"/>
        </w:rPr>
      </w:pPr>
      <w:r w:rsidRPr="00DE1D1D">
        <w:rPr>
          <w:rFonts w:ascii="Times New Roman" w:hAnsi="Times New Roman" w:cs="Times New Roman"/>
          <w:color w:val="auto"/>
        </w:rPr>
        <w:t>[61]</w:t>
      </w:r>
      <w:r w:rsidRPr="00DE1D1D">
        <w:rPr>
          <w:rFonts w:ascii="Times New Roman" w:hAnsi="Times New Roman" w:cs="Times New Roman"/>
          <w:color w:val="auto"/>
        </w:rPr>
        <w:tab/>
        <w:t>M. Wilcox, S. Schuermans, C. Voskoglou, and A. Sobolevski, “State of the Developer Nation,” 2017.</w:t>
      </w:r>
    </w:p>
    <w:p w14:paraId="777BC607" w14:textId="3FD9F722" w:rsidR="0002160C" w:rsidRDefault="0047128B" w:rsidP="008C0751">
      <w:pPr>
        <w:keepLines/>
        <w:spacing w:line="240" w:lineRule="auto"/>
      </w:pPr>
      <w:r>
        <w:fldChar w:fldCharType="end"/>
      </w:r>
      <w:r w:rsidR="00C1275C">
        <w:t>Y</w:t>
      </w:r>
    </w:p>
    <w:p w14:paraId="0760E2BE" w14:textId="7F457550" w:rsidR="00C1275C" w:rsidRDefault="00C1275C">
      <w:pPr>
        <w:jc w:val="left"/>
      </w:pPr>
      <w:r>
        <w:br w:type="page"/>
      </w:r>
    </w:p>
    <w:p w14:paraId="0D19C343" w14:textId="77777777" w:rsidR="00C1275C" w:rsidRDefault="00C1275C" w:rsidP="00C1275C">
      <w:pPr>
        <w:pStyle w:val="Kop1"/>
        <w:sectPr w:rsidR="00C1275C"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Default="00C1275C" w:rsidP="00C1275C">
      <w:pPr>
        <w:pStyle w:val="Kop1"/>
      </w:pPr>
      <w:r>
        <w:lastRenderedPageBreak/>
        <w:br/>
      </w:r>
      <w:bookmarkStart w:id="53" w:name="_Toc530673760"/>
      <w:r>
        <w:t>Appendices</w:t>
      </w:r>
      <w:bookmarkEnd w:id="53"/>
    </w:p>
    <w:p w14:paraId="56BC55BF" w14:textId="45B23303" w:rsidR="00C1275C" w:rsidRDefault="00C1275C" w:rsidP="00C1275C">
      <w:pPr>
        <w:pStyle w:val="Kop2"/>
      </w:pPr>
      <w:bookmarkStart w:id="54" w:name="_Ref530630346"/>
      <w:bookmarkStart w:id="55" w:name="_Toc530673761"/>
      <w:r>
        <w:t>Unique activities in dataset</w:t>
      </w:r>
      <w:bookmarkEnd w:id="54"/>
      <w:bookmarkEnd w:id="55"/>
    </w:p>
    <w:p w14:paraId="605BD773" w14:textId="70661387" w:rsidR="00C1275C" w:rsidRPr="00C1275C" w:rsidRDefault="00C1275C" w:rsidP="00C1275C">
      <w:pPr>
        <w:rPr>
          <w:b/>
        </w:rPr>
      </w:pPr>
      <w:r>
        <w:rPr>
          <w:b/>
        </w:rPr>
        <w:t>ToDo</w:t>
      </w:r>
    </w:p>
    <w:sectPr w:rsidR="00C1275C" w:rsidRPr="00C1275C"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0030BC" w14:textId="77777777" w:rsidR="00F43FA5" w:rsidRDefault="00F43FA5">
      <w:pPr>
        <w:spacing w:after="0" w:line="240" w:lineRule="auto"/>
      </w:pPr>
      <w:r>
        <w:separator/>
      </w:r>
    </w:p>
    <w:p w14:paraId="515AA68A" w14:textId="77777777" w:rsidR="00F43FA5" w:rsidRDefault="00F43FA5"/>
    <w:p w14:paraId="1DB3DAEB" w14:textId="77777777" w:rsidR="00F43FA5" w:rsidRDefault="00F43FA5"/>
  </w:endnote>
  <w:endnote w:type="continuationSeparator" w:id="0">
    <w:p w14:paraId="5CEEAF29" w14:textId="77777777" w:rsidR="00F43FA5" w:rsidRDefault="00F43FA5">
      <w:pPr>
        <w:spacing w:after="0" w:line="240" w:lineRule="auto"/>
      </w:pPr>
      <w:r>
        <w:continuationSeparator/>
      </w:r>
    </w:p>
    <w:p w14:paraId="4BC29ED8" w14:textId="77777777" w:rsidR="00F43FA5" w:rsidRDefault="00F43FA5"/>
    <w:p w14:paraId="0454B457" w14:textId="77777777" w:rsidR="00F43FA5" w:rsidRDefault="00F43F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E41B9D" w:rsidRDefault="00E41B9D"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E41B9D" w:rsidRDefault="00E41B9D"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8A264C" w14:textId="77777777" w:rsidR="00F43FA5" w:rsidRDefault="00F43FA5">
      <w:pPr>
        <w:spacing w:after="0" w:line="240" w:lineRule="auto"/>
      </w:pPr>
      <w:r>
        <w:separator/>
      </w:r>
    </w:p>
  </w:footnote>
  <w:footnote w:type="continuationSeparator" w:id="0">
    <w:p w14:paraId="21AAFF00" w14:textId="77777777" w:rsidR="00F43FA5" w:rsidRDefault="00F43FA5">
      <w:pPr>
        <w:spacing w:after="0" w:line="240" w:lineRule="auto"/>
      </w:pPr>
      <w:r>
        <w:continuationSeparator/>
      </w:r>
    </w:p>
    <w:p w14:paraId="380575CC" w14:textId="77777777" w:rsidR="00F43FA5" w:rsidRDefault="00F43FA5"/>
    <w:p w14:paraId="4484E1EF" w14:textId="77777777" w:rsidR="00F43FA5" w:rsidRDefault="00F43FA5"/>
  </w:footnote>
  <w:footnote w:id="1">
    <w:p w14:paraId="1FB03F7D" w14:textId="7BE87FB0" w:rsidR="00E41B9D" w:rsidRPr="004F63A8" w:rsidRDefault="00E41B9D">
      <w:pPr>
        <w:pStyle w:val="Voetnoottekst"/>
      </w:pPr>
      <w:r>
        <w:rPr>
          <w:rStyle w:val="Voetnootmarkering"/>
        </w:rPr>
        <w:footnoteRef/>
      </w:r>
      <w:r>
        <w:t xml:space="preserve"> A virtual geographic boundary, defined by GPS or RFID technology, that enables software to trigger a response when a mobile device enters or leaves a particular area.</w:t>
      </w:r>
    </w:p>
  </w:footnote>
  <w:footnote w:id="2">
    <w:p w14:paraId="1380EBED" w14:textId="77777777" w:rsidR="00E41B9D" w:rsidRPr="00CE6F7E" w:rsidRDefault="00E41B9D" w:rsidP="009D4051">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3">
    <w:p w14:paraId="374CB024" w14:textId="77777777" w:rsidR="00E41B9D" w:rsidRPr="00590833" w:rsidRDefault="00E41B9D" w:rsidP="009D4051">
      <w:pPr>
        <w:pStyle w:val="Voetnoottekst"/>
        <w:rPr>
          <w:b/>
        </w:rPr>
      </w:pPr>
      <w:r>
        <w:rPr>
          <w:rStyle w:val="Voetnootmarkering"/>
        </w:rPr>
        <w:footnoteRef/>
      </w:r>
      <w:r>
        <w:t xml:space="preserve"> </w:t>
      </w:r>
      <w:r w:rsidRPr="00590833">
        <w:t xml:space="preserve">See section </w:t>
      </w:r>
      <w:r w:rsidRPr="00590833">
        <w:rPr>
          <w:b/>
        </w:rPr>
        <w:t>&lt;fill in later&g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0"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29"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4"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0"/>
  </w:num>
  <w:num w:numId="3">
    <w:abstractNumId w:val="26"/>
  </w:num>
  <w:num w:numId="4">
    <w:abstractNumId w:val="22"/>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4"/>
  </w:num>
  <w:num w:numId="16">
    <w:abstractNumId w:val="29"/>
  </w:num>
  <w:num w:numId="17">
    <w:abstractNumId w:val="11"/>
  </w:num>
  <w:num w:numId="18">
    <w:abstractNumId w:val="15"/>
  </w:num>
  <w:num w:numId="19">
    <w:abstractNumId w:val="34"/>
  </w:num>
  <w:num w:numId="20">
    <w:abstractNumId w:val="17"/>
  </w:num>
  <w:num w:numId="21">
    <w:abstractNumId w:val="25"/>
  </w:num>
  <w:num w:numId="22">
    <w:abstractNumId w:val="19"/>
  </w:num>
  <w:num w:numId="23">
    <w:abstractNumId w:val="28"/>
  </w:num>
  <w:num w:numId="24">
    <w:abstractNumId w:val="33"/>
  </w:num>
  <w:num w:numId="25">
    <w:abstractNumId w:val="13"/>
  </w:num>
  <w:num w:numId="26">
    <w:abstractNumId w:val="14"/>
  </w:num>
  <w:num w:numId="27">
    <w:abstractNumId w:val="31"/>
  </w:num>
  <w:num w:numId="28">
    <w:abstractNumId w:val="10"/>
  </w:num>
  <w:num w:numId="29">
    <w:abstractNumId w:val="32"/>
  </w:num>
  <w:num w:numId="30">
    <w:abstractNumId w:val="27"/>
  </w:num>
  <w:num w:numId="31">
    <w:abstractNumId w:val="21"/>
  </w:num>
  <w:num w:numId="32">
    <w:abstractNumId w:val="18"/>
  </w:num>
  <w:num w:numId="33">
    <w:abstractNumId w:val="30"/>
  </w:num>
  <w:num w:numId="34">
    <w:abstractNumId w:val="16"/>
  </w:num>
  <w:num w:numId="35">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174FA"/>
    <w:rsid w:val="0002160C"/>
    <w:rsid w:val="00022000"/>
    <w:rsid w:val="000236B3"/>
    <w:rsid w:val="00026CC7"/>
    <w:rsid w:val="000276AC"/>
    <w:rsid w:val="000302E4"/>
    <w:rsid w:val="00032741"/>
    <w:rsid w:val="000368A4"/>
    <w:rsid w:val="00052A1A"/>
    <w:rsid w:val="00060F62"/>
    <w:rsid w:val="00083B0F"/>
    <w:rsid w:val="00085A2A"/>
    <w:rsid w:val="000927CD"/>
    <w:rsid w:val="00094D44"/>
    <w:rsid w:val="000979A5"/>
    <w:rsid w:val="000A2502"/>
    <w:rsid w:val="000A30D6"/>
    <w:rsid w:val="000A5CB0"/>
    <w:rsid w:val="000A673D"/>
    <w:rsid w:val="000B0406"/>
    <w:rsid w:val="000B39DA"/>
    <w:rsid w:val="000B52F0"/>
    <w:rsid w:val="000C13F2"/>
    <w:rsid w:val="000D7EBE"/>
    <w:rsid w:val="000E4F83"/>
    <w:rsid w:val="000E5B57"/>
    <w:rsid w:val="000F159E"/>
    <w:rsid w:val="000F530C"/>
    <w:rsid w:val="000F595E"/>
    <w:rsid w:val="000F70AB"/>
    <w:rsid w:val="00103088"/>
    <w:rsid w:val="00105CE4"/>
    <w:rsid w:val="001132E0"/>
    <w:rsid w:val="00117620"/>
    <w:rsid w:val="00120FD6"/>
    <w:rsid w:val="00122012"/>
    <w:rsid w:val="00125DF4"/>
    <w:rsid w:val="001264E6"/>
    <w:rsid w:val="00133E53"/>
    <w:rsid w:val="00140902"/>
    <w:rsid w:val="00140952"/>
    <w:rsid w:val="001443D3"/>
    <w:rsid w:val="00144F9A"/>
    <w:rsid w:val="001557AC"/>
    <w:rsid w:val="0016130D"/>
    <w:rsid w:val="00171F40"/>
    <w:rsid w:val="0017681B"/>
    <w:rsid w:val="0018093A"/>
    <w:rsid w:val="0018532F"/>
    <w:rsid w:val="00186D82"/>
    <w:rsid w:val="001A49C9"/>
    <w:rsid w:val="001A4C92"/>
    <w:rsid w:val="001B040C"/>
    <w:rsid w:val="001C1CB8"/>
    <w:rsid w:val="001C6BDE"/>
    <w:rsid w:val="001D4167"/>
    <w:rsid w:val="001E492B"/>
    <w:rsid w:val="001E4E4C"/>
    <w:rsid w:val="001F4622"/>
    <w:rsid w:val="001F7511"/>
    <w:rsid w:val="001F77FC"/>
    <w:rsid w:val="00205DD4"/>
    <w:rsid w:val="002076C4"/>
    <w:rsid w:val="00207BD9"/>
    <w:rsid w:val="00215865"/>
    <w:rsid w:val="002234FC"/>
    <w:rsid w:val="0022475A"/>
    <w:rsid w:val="00225D94"/>
    <w:rsid w:val="0023519A"/>
    <w:rsid w:val="0023772C"/>
    <w:rsid w:val="00247B9D"/>
    <w:rsid w:val="00251F43"/>
    <w:rsid w:val="0025577A"/>
    <w:rsid w:val="00260181"/>
    <w:rsid w:val="00260ECF"/>
    <w:rsid w:val="00265195"/>
    <w:rsid w:val="00265EAB"/>
    <w:rsid w:val="00281225"/>
    <w:rsid w:val="00281665"/>
    <w:rsid w:val="00287F16"/>
    <w:rsid w:val="002B7E9A"/>
    <w:rsid w:val="002C7FE8"/>
    <w:rsid w:val="002D066B"/>
    <w:rsid w:val="002D3220"/>
    <w:rsid w:val="002D3CB4"/>
    <w:rsid w:val="002D4D12"/>
    <w:rsid w:val="002E1714"/>
    <w:rsid w:val="002E2494"/>
    <w:rsid w:val="002F1509"/>
    <w:rsid w:val="002F1E07"/>
    <w:rsid w:val="00301DB7"/>
    <w:rsid w:val="003139B2"/>
    <w:rsid w:val="00321A3D"/>
    <w:rsid w:val="003256E6"/>
    <w:rsid w:val="00332D35"/>
    <w:rsid w:val="0033457B"/>
    <w:rsid w:val="003415A6"/>
    <w:rsid w:val="00344571"/>
    <w:rsid w:val="003475C5"/>
    <w:rsid w:val="00354FE1"/>
    <w:rsid w:val="00360165"/>
    <w:rsid w:val="0036391B"/>
    <w:rsid w:val="00364B75"/>
    <w:rsid w:val="00367147"/>
    <w:rsid w:val="003730C1"/>
    <w:rsid w:val="00373A9C"/>
    <w:rsid w:val="00374EA7"/>
    <w:rsid w:val="00375D13"/>
    <w:rsid w:val="00381AAA"/>
    <w:rsid w:val="003A340B"/>
    <w:rsid w:val="003C2E42"/>
    <w:rsid w:val="003C3682"/>
    <w:rsid w:val="003C495F"/>
    <w:rsid w:val="003D0DA4"/>
    <w:rsid w:val="003D374D"/>
    <w:rsid w:val="003E18D0"/>
    <w:rsid w:val="003E2E31"/>
    <w:rsid w:val="00417E59"/>
    <w:rsid w:val="00420B90"/>
    <w:rsid w:val="00430B99"/>
    <w:rsid w:val="0043574A"/>
    <w:rsid w:val="00442107"/>
    <w:rsid w:val="0044515F"/>
    <w:rsid w:val="00445670"/>
    <w:rsid w:val="004468D1"/>
    <w:rsid w:val="00451438"/>
    <w:rsid w:val="00453C76"/>
    <w:rsid w:val="00460959"/>
    <w:rsid w:val="0046548C"/>
    <w:rsid w:val="00466F72"/>
    <w:rsid w:val="0047128B"/>
    <w:rsid w:val="0047568E"/>
    <w:rsid w:val="00484CD8"/>
    <w:rsid w:val="004A05CB"/>
    <w:rsid w:val="004A2AED"/>
    <w:rsid w:val="004B46F2"/>
    <w:rsid w:val="004C0163"/>
    <w:rsid w:val="004C01C7"/>
    <w:rsid w:val="004C3E5E"/>
    <w:rsid w:val="004C57D7"/>
    <w:rsid w:val="004C66B4"/>
    <w:rsid w:val="004C6DFD"/>
    <w:rsid w:val="004D13C7"/>
    <w:rsid w:val="004D2B94"/>
    <w:rsid w:val="004D311C"/>
    <w:rsid w:val="004E1195"/>
    <w:rsid w:val="004E2E1A"/>
    <w:rsid w:val="004E3E71"/>
    <w:rsid w:val="004E4E09"/>
    <w:rsid w:val="004F174D"/>
    <w:rsid w:val="004F63A8"/>
    <w:rsid w:val="004F7186"/>
    <w:rsid w:val="00501D52"/>
    <w:rsid w:val="00516093"/>
    <w:rsid w:val="005229DA"/>
    <w:rsid w:val="0052331F"/>
    <w:rsid w:val="00544DBF"/>
    <w:rsid w:val="00563007"/>
    <w:rsid w:val="005642AF"/>
    <w:rsid w:val="00567013"/>
    <w:rsid w:val="00587CB6"/>
    <w:rsid w:val="00590833"/>
    <w:rsid w:val="0059118C"/>
    <w:rsid w:val="0059132C"/>
    <w:rsid w:val="00592A33"/>
    <w:rsid w:val="005B332C"/>
    <w:rsid w:val="005B579B"/>
    <w:rsid w:val="005C1E7E"/>
    <w:rsid w:val="005C3764"/>
    <w:rsid w:val="005C40CB"/>
    <w:rsid w:val="005C6F27"/>
    <w:rsid w:val="005D1213"/>
    <w:rsid w:val="005D3370"/>
    <w:rsid w:val="005E5B46"/>
    <w:rsid w:val="0060362F"/>
    <w:rsid w:val="00603ED4"/>
    <w:rsid w:val="006100A1"/>
    <w:rsid w:val="0061085F"/>
    <w:rsid w:val="006205C1"/>
    <w:rsid w:val="00621386"/>
    <w:rsid w:val="006400C2"/>
    <w:rsid w:val="00640536"/>
    <w:rsid w:val="00643B3E"/>
    <w:rsid w:val="00653312"/>
    <w:rsid w:val="00656CF1"/>
    <w:rsid w:val="00671F31"/>
    <w:rsid w:val="0067619E"/>
    <w:rsid w:val="00681A5C"/>
    <w:rsid w:val="00691EA4"/>
    <w:rsid w:val="006940F3"/>
    <w:rsid w:val="00695199"/>
    <w:rsid w:val="006A3B5F"/>
    <w:rsid w:val="006B081C"/>
    <w:rsid w:val="006B5411"/>
    <w:rsid w:val="006C17D8"/>
    <w:rsid w:val="006D0507"/>
    <w:rsid w:val="006D214B"/>
    <w:rsid w:val="006D277E"/>
    <w:rsid w:val="006D37BC"/>
    <w:rsid w:val="006D56C5"/>
    <w:rsid w:val="006E586D"/>
    <w:rsid w:val="006F1098"/>
    <w:rsid w:val="00705FAB"/>
    <w:rsid w:val="00706649"/>
    <w:rsid w:val="00713D5E"/>
    <w:rsid w:val="007177DD"/>
    <w:rsid w:val="00733A66"/>
    <w:rsid w:val="007358D0"/>
    <w:rsid w:val="00737674"/>
    <w:rsid w:val="00746746"/>
    <w:rsid w:val="00757B87"/>
    <w:rsid w:val="00760F60"/>
    <w:rsid w:val="00761854"/>
    <w:rsid w:val="00770878"/>
    <w:rsid w:val="007714BC"/>
    <w:rsid w:val="00781358"/>
    <w:rsid w:val="00787476"/>
    <w:rsid w:val="007B4307"/>
    <w:rsid w:val="007B763E"/>
    <w:rsid w:val="007C6424"/>
    <w:rsid w:val="007D039F"/>
    <w:rsid w:val="007D0B65"/>
    <w:rsid w:val="007D2486"/>
    <w:rsid w:val="007D2BC7"/>
    <w:rsid w:val="007E02BD"/>
    <w:rsid w:val="007E2070"/>
    <w:rsid w:val="007E6353"/>
    <w:rsid w:val="007F451A"/>
    <w:rsid w:val="008032E0"/>
    <w:rsid w:val="008206C5"/>
    <w:rsid w:val="008232E5"/>
    <w:rsid w:val="0082600B"/>
    <w:rsid w:val="00830B66"/>
    <w:rsid w:val="008354A8"/>
    <w:rsid w:val="0083619D"/>
    <w:rsid w:val="00842C05"/>
    <w:rsid w:val="00842CCD"/>
    <w:rsid w:val="00853AD9"/>
    <w:rsid w:val="00854688"/>
    <w:rsid w:val="00863B6C"/>
    <w:rsid w:val="0086574A"/>
    <w:rsid w:val="008671FC"/>
    <w:rsid w:val="008729A0"/>
    <w:rsid w:val="00874F71"/>
    <w:rsid w:val="008756D6"/>
    <w:rsid w:val="008770B9"/>
    <w:rsid w:val="00880A5E"/>
    <w:rsid w:val="008A219F"/>
    <w:rsid w:val="008A2801"/>
    <w:rsid w:val="008A5B48"/>
    <w:rsid w:val="008A6BC5"/>
    <w:rsid w:val="008B1C51"/>
    <w:rsid w:val="008B4673"/>
    <w:rsid w:val="008C0751"/>
    <w:rsid w:val="008C0DE6"/>
    <w:rsid w:val="008D394D"/>
    <w:rsid w:val="008D650A"/>
    <w:rsid w:val="008F3F83"/>
    <w:rsid w:val="008F689E"/>
    <w:rsid w:val="00902BEC"/>
    <w:rsid w:val="00903846"/>
    <w:rsid w:val="00913799"/>
    <w:rsid w:val="00913B6A"/>
    <w:rsid w:val="00920647"/>
    <w:rsid w:val="009220A6"/>
    <w:rsid w:val="0094174A"/>
    <w:rsid w:val="00941DA4"/>
    <w:rsid w:val="00944DCC"/>
    <w:rsid w:val="00956790"/>
    <w:rsid w:val="00963249"/>
    <w:rsid w:val="009633FA"/>
    <w:rsid w:val="00973757"/>
    <w:rsid w:val="00974E15"/>
    <w:rsid w:val="00984AEC"/>
    <w:rsid w:val="00997211"/>
    <w:rsid w:val="009A6FC0"/>
    <w:rsid w:val="009B436C"/>
    <w:rsid w:val="009B77AC"/>
    <w:rsid w:val="009B7AC7"/>
    <w:rsid w:val="009C58EA"/>
    <w:rsid w:val="009C6049"/>
    <w:rsid w:val="009C694A"/>
    <w:rsid w:val="009D4051"/>
    <w:rsid w:val="009D4948"/>
    <w:rsid w:val="009D6FD5"/>
    <w:rsid w:val="009F14B3"/>
    <w:rsid w:val="009F15C5"/>
    <w:rsid w:val="009F161E"/>
    <w:rsid w:val="009F4076"/>
    <w:rsid w:val="00A04469"/>
    <w:rsid w:val="00A04CD2"/>
    <w:rsid w:val="00A050E0"/>
    <w:rsid w:val="00A054D9"/>
    <w:rsid w:val="00A149C9"/>
    <w:rsid w:val="00A14C59"/>
    <w:rsid w:val="00A14E92"/>
    <w:rsid w:val="00A20348"/>
    <w:rsid w:val="00A33676"/>
    <w:rsid w:val="00A34302"/>
    <w:rsid w:val="00A40C01"/>
    <w:rsid w:val="00A41E2E"/>
    <w:rsid w:val="00A4641F"/>
    <w:rsid w:val="00A54872"/>
    <w:rsid w:val="00A54A26"/>
    <w:rsid w:val="00A550AA"/>
    <w:rsid w:val="00A64F4D"/>
    <w:rsid w:val="00A74898"/>
    <w:rsid w:val="00A77C23"/>
    <w:rsid w:val="00A825A5"/>
    <w:rsid w:val="00A839BA"/>
    <w:rsid w:val="00A86138"/>
    <w:rsid w:val="00A86BD9"/>
    <w:rsid w:val="00AA2D2D"/>
    <w:rsid w:val="00AA5CA7"/>
    <w:rsid w:val="00AA761B"/>
    <w:rsid w:val="00AB0E92"/>
    <w:rsid w:val="00AB2AAA"/>
    <w:rsid w:val="00AB5E2D"/>
    <w:rsid w:val="00AC161B"/>
    <w:rsid w:val="00AD2B0B"/>
    <w:rsid w:val="00AE3C32"/>
    <w:rsid w:val="00AE5A21"/>
    <w:rsid w:val="00AF7A02"/>
    <w:rsid w:val="00B046D1"/>
    <w:rsid w:val="00B104E7"/>
    <w:rsid w:val="00B15003"/>
    <w:rsid w:val="00B1536B"/>
    <w:rsid w:val="00B218CF"/>
    <w:rsid w:val="00B34FEC"/>
    <w:rsid w:val="00B51B1D"/>
    <w:rsid w:val="00B51F28"/>
    <w:rsid w:val="00B52892"/>
    <w:rsid w:val="00B5529C"/>
    <w:rsid w:val="00B61E19"/>
    <w:rsid w:val="00B62AC1"/>
    <w:rsid w:val="00B73778"/>
    <w:rsid w:val="00B7660D"/>
    <w:rsid w:val="00B82937"/>
    <w:rsid w:val="00BA599F"/>
    <w:rsid w:val="00BB210F"/>
    <w:rsid w:val="00BD6EC6"/>
    <w:rsid w:val="00BE3995"/>
    <w:rsid w:val="00BE3FD6"/>
    <w:rsid w:val="00C00419"/>
    <w:rsid w:val="00C0064F"/>
    <w:rsid w:val="00C1275C"/>
    <w:rsid w:val="00C1353F"/>
    <w:rsid w:val="00C26A47"/>
    <w:rsid w:val="00C3366C"/>
    <w:rsid w:val="00C35318"/>
    <w:rsid w:val="00C46C0B"/>
    <w:rsid w:val="00C50655"/>
    <w:rsid w:val="00C53E73"/>
    <w:rsid w:val="00C60D3B"/>
    <w:rsid w:val="00C6511D"/>
    <w:rsid w:val="00C72C00"/>
    <w:rsid w:val="00C7481C"/>
    <w:rsid w:val="00C87B8D"/>
    <w:rsid w:val="00C91AD6"/>
    <w:rsid w:val="00C9493B"/>
    <w:rsid w:val="00C962ED"/>
    <w:rsid w:val="00C972DE"/>
    <w:rsid w:val="00CA5B55"/>
    <w:rsid w:val="00CA5DD6"/>
    <w:rsid w:val="00CB481B"/>
    <w:rsid w:val="00CB51BF"/>
    <w:rsid w:val="00CC14C6"/>
    <w:rsid w:val="00CC3C8B"/>
    <w:rsid w:val="00CC3E59"/>
    <w:rsid w:val="00CD1444"/>
    <w:rsid w:val="00CD2A98"/>
    <w:rsid w:val="00CD465B"/>
    <w:rsid w:val="00CE030D"/>
    <w:rsid w:val="00CE0D2C"/>
    <w:rsid w:val="00CE6691"/>
    <w:rsid w:val="00CE6F7E"/>
    <w:rsid w:val="00CF0314"/>
    <w:rsid w:val="00CF2884"/>
    <w:rsid w:val="00D009D3"/>
    <w:rsid w:val="00D13237"/>
    <w:rsid w:val="00D137C2"/>
    <w:rsid w:val="00D14D01"/>
    <w:rsid w:val="00D14F48"/>
    <w:rsid w:val="00D21DF5"/>
    <w:rsid w:val="00D25D2B"/>
    <w:rsid w:val="00D34535"/>
    <w:rsid w:val="00D37C5E"/>
    <w:rsid w:val="00D43059"/>
    <w:rsid w:val="00D43A76"/>
    <w:rsid w:val="00D44EC6"/>
    <w:rsid w:val="00D4693C"/>
    <w:rsid w:val="00D55D1D"/>
    <w:rsid w:val="00D55DFB"/>
    <w:rsid w:val="00D63996"/>
    <w:rsid w:val="00D63E3E"/>
    <w:rsid w:val="00D80896"/>
    <w:rsid w:val="00D81036"/>
    <w:rsid w:val="00D835BF"/>
    <w:rsid w:val="00D9291E"/>
    <w:rsid w:val="00D95F5E"/>
    <w:rsid w:val="00DA0B91"/>
    <w:rsid w:val="00DA3A67"/>
    <w:rsid w:val="00DA4AC1"/>
    <w:rsid w:val="00DA6728"/>
    <w:rsid w:val="00DA7AB1"/>
    <w:rsid w:val="00DB5220"/>
    <w:rsid w:val="00DB5A0B"/>
    <w:rsid w:val="00DB66D4"/>
    <w:rsid w:val="00DC0C67"/>
    <w:rsid w:val="00DD542C"/>
    <w:rsid w:val="00DE11DB"/>
    <w:rsid w:val="00DE1D1D"/>
    <w:rsid w:val="00DE610E"/>
    <w:rsid w:val="00DE715C"/>
    <w:rsid w:val="00DE7EE3"/>
    <w:rsid w:val="00E0111C"/>
    <w:rsid w:val="00E02324"/>
    <w:rsid w:val="00E04D55"/>
    <w:rsid w:val="00E111C7"/>
    <w:rsid w:val="00E13F2B"/>
    <w:rsid w:val="00E174E7"/>
    <w:rsid w:val="00E26166"/>
    <w:rsid w:val="00E3016E"/>
    <w:rsid w:val="00E34467"/>
    <w:rsid w:val="00E36028"/>
    <w:rsid w:val="00E41B9D"/>
    <w:rsid w:val="00E44CDF"/>
    <w:rsid w:val="00E5044D"/>
    <w:rsid w:val="00E52CF7"/>
    <w:rsid w:val="00E70466"/>
    <w:rsid w:val="00E708AE"/>
    <w:rsid w:val="00E708E3"/>
    <w:rsid w:val="00E8070D"/>
    <w:rsid w:val="00E80C95"/>
    <w:rsid w:val="00E81699"/>
    <w:rsid w:val="00EA73BF"/>
    <w:rsid w:val="00EB21AD"/>
    <w:rsid w:val="00EB56E2"/>
    <w:rsid w:val="00ED02EC"/>
    <w:rsid w:val="00ED599E"/>
    <w:rsid w:val="00EF3CF5"/>
    <w:rsid w:val="00F03B7C"/>
    <w:rsid w:val="00F2388E"/>
    <w:rsid w:val="00F350FC"/>
    <w:rsid w:val="00F43FA5"/>
    <w:rsid w:val="00F52E78"/>
    <w:rsid w:val="00F5513D"/>
    <w:rsid w:val="00F55EBF"/>
    <w:rsid w:val="00F56D48"/>
    <w:rsid w:val="00F62ACB"/>
    <w:rsid w:val="00F6780C"/>
    <w:rsid w:val="00F944DD"/>
    <w:rsid w:val="00F977D5"/>
    <w:rsid w:val="00FA3113"/>
    <w:rsid w:val="00FA4163"/>
    <w:rsid w:val="00FB3148"/>
    <w:rsid w:val="00FB4FFC"/>
    <w:rsid w:val="00FB53A6"/>
    <w:rsid w:val="00FB5529"/>
    <w:rsid w:val="00FB7818"/>
    <w:rsid w:val="00FC0BB0"/>
    <w:rsid w:val="00FE35E1"/>
    <w:rsid w:val="00FE5B86"/>
    <w:rsid w:val="00FF306F"/>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package" Target="embeddings/Microsoft_Word-document.docx"/><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9F958A66-0C70-094A-BB4F-8C657A4690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4</TotalTime>
  <Pages>46</Pages>
  <Words>45934</Words>
  <Characters>252643</Characters>
  <Application>Microsoft Office Word</Application>
  <DocSecurity>0</DocSecurity>
  <Lines>2105</Lines>
  <Paragraphs>595</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97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64</cp:revision>
  <cp:lastPrinted>2018-04-30T02:51:00Z</cp:lastPrinted>
  <dcterms:created xsi:type="dcterms:W3CDTF">2018-11-01T18:18:00Z</dcterms:created>
  <dcterms:modified xsi:type="dcterms:W3CDTF">2019-01-11T0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59"&gt;&lt;session id="gtvzg2rH"/&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